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84A52" w14:textId="2F856E81" w:rsidR="00A202C5" w:rsidRPr="00F55F7E" w:rsidRDefault="000F3514">
      <w:pPr>
        <w:rPr>
          <w:rFonts w:ascii="Gill Sans MT" w:hAnsi="Gill Sans MT"/>
          <w:b/>
          <w:sz w:val="28"/>
          <w:szCs w:val="28"/>
        </w:rPr>
      </w:pPr>
      <w:r w:rsidRPr="00F55F7E">
        <w:rPr>
          <w:rFonts w:ascii="Gill Sans MT" w:hAnsi="Gill Sans MT"/>
          <w:b/>
          <w:sz w:val="28"/>
          <w:szCs w:val="28"/>
        </w:rPr>
        <w:t>1. Project</w:t>
      </w:r>
    </w:p>
    <w:p w14:paraId="5B07F13F" w14:textId="55B2FCC2" w:rsidR="00A202C5" w:rsidRPr="00F55F7E" w:rsidRDefault="000F3514" w:rsidP="00A202C5">
      <w:pPr>
        <w:spacing w:before="120"/>
        <w:rPr>
          <w:rFonts w:ascii="Gill Sans MT" w:hAnsi="Gill Sans MT"/>
        </w:rPr>
      </w:pPr>
      <w:r w:rsidRPr="00F55F7E">
        <w:rPr>
          <w:rFonts w:ascii="Gill Sans MT" w:hAnsi="Gill Sans MT"/>
          <w:b/>
        </w:rPr>
        <w:t>Title:</w:t>
      </w:r>
      <w:r w:rsidRPr="00F55F7E">
        <w:rPr>
          <w:rFonts w:ascii="Gill Sans MT" w:hAnsi="Gill Sans MT"/>
        </w:rPr>
        <w:t xml:space="preserve"> </w:t>
      </w:r>
      <w:r w:rsidR="00E869DB">
        <w:rPr>
          <w:rFonts w:ascii="Gill Sans MT" w:hAnsi="Gill Sans MT"/>
        </w:rPr>
        <w:t xml:space="preserve">The </w:t>
      </w:r>
      <w:r w:rsidR="00E73F32" w:rsidRPr="00F55F7E">
        <w:rPr>
          <w:rFonts w:ascii="Gill Sans MT" w:hAnsi="Gill Sans MT"/>
        </w:rPr>
        <w:t xml:space="preserve">SPECIAL </w:t>
      </w:r>
      <w:r w:rsidR="00030FDB" w:rsidRPr="00F55F7E">
        <w:rPr>
          <w:rFonts w:ascii="Gill Sans MT" w:hAnsi="Gill Sans MT"/>
        </w:rPr>
        <w:t xml:space="preserve">Modern Pollen Data </w:t>
      </w:r>
      <w:r w:rsidR="00E73F32" w:rsidRPr="00F55F7E">
        <w:rPr>
          <w:rFonts w:ascii="Gill Sans MT" w:hAnsi="Gill Sans MT"/>
        </w:rPr>
        <w:t xml:space="preserve">Set </w:t>
      </w:r>
      <w:r w:rsidR="00030FDB" w:rsidRPr="00F55F7E">
        <w:rPr>
          <w:rFonts w:ascii="Gill Sans MT" w:hAnsi="Gill Sans MT"/>
        </w:rPr>
        <w:t xml:space="preserve">for Climate Reconstructions, version </w:t>
      </w:r>
      <w:r w:rsidR="00C06095" w:rsidRPr="00F55F7E">
        <w:rPr>
          <w:rFonts w:ascii="Gill Sans MT" w:hAnsi="Gill Sans MT"/>
        </w:rPr>
        <w:t>2</w:t>
      </w:r>
      <w:r w:rsidR="00E10633" w:rsidRPr="00F55F7E">
        <w:rPr>
          <w:rFonts w:ascii="Gill Sans MT" w:hAnsi="Gill Sans MT"/>
        </w:rPr>
        <w:t xml:space="preserve"> (SMPDS</w:t>
      </w:r>
      <w:r w:rsidR="00275C5F" w:rsidRPr="00F55F7E">
        <w:rPr>
          <w:rFonts w:ascii="Gill Sans MT" w:hAnsi="Gill Sans MT"/>
        </w:rPr>
        <w:t>v2</w:t>
      </w:r>
      <w:r w:rsidR="00E10633" w:rsidRPr="00F55F7E">
        <w:rPr>
          <w:rFonts w:ascii="Gill Sans MT" w:hAnsi="Gill Sans MT"/>
        </w:rPr>
        <w:t>)</w:t>
      </w:r>
    </w:p>
    <w:p w14:paraId="5ABEE656" w14:textId="4CB0E163" w:rsidR="00A202C5" w:rsidRPr="00F55F7E" w:rsidRDefault="000F3514" w:rsidP="00A202C5">
      <w:pPr>
        <w:spacing w:before="120"/>
        <w:rPr>
          <w:rFonts w:ascii="Gill Sans MT" w:hAnsi="Gill Sans MT"/>
        </w:rPr>
      </w:pPr>
      <w:r w:rsidRPr="00F55F7E">
        <w:rPr>
          <w:rFonts w:ascii="Gill Sans MT" w:hAnsi="Gill Sans MT"/>
          <w:b/>
        </w:rPr>
        <w:t>Dates:</w:t>
      </w:r>
      <w:r w:rsidR="00960EF0" w:rsidRPr="00F55F7E">
        <w:rPr>
          <w:rFonts w:ascii="Gill Sans MT" w:hAnsi="Gill Sans MT"/>
        </w:rPr>
        <w:t xml:space="preserve"> </w:t>
      </w:r>
      <w:r w:rsidR="00E32E55" w:rsidRPr="00A95BBF">
        <w:rPr>
          <w:rFonts w:ascii="Gill Sans MT" w:hAnsi="Gill Sans MT"/>
        </w:rPr>
        <w:t>2022</w:t>
      </w:r>
    </w:p>
    <w:p w14:paraId="71D7BFDC" w14:textId="3B5971CB" w:rsidR="000F3514" w:rsidRPr="00F55F7E" w:rsidRDefault="000F3514" w:rsidP="0062743D">
      <w:pPr>
        <w:spacing w:before="120"/>
        <w:rPr>
          <w:rFonts w:ascii="Gill Sans MT" w:hAnsi="Gill Sans MT"/>
        </w:rPr>
      </w:pPr>
      <w:r w:rsidRPr="00F55F7E">
        <w:rPr>
          <w:rFonts w:ascii="Gill Sans MT" w:hAnsi="Gill Sans MT"/>
          <w:b/>
        </w:rPr>
        <w:t>Funding organization</w:t>
      </w:r>
      <w:r w:rsidRPr="00F55F7E">
        <w:rPr>
          <w:rFonts w:ascii="Gill Sans MT" w:hAnsi="Gill Sans MT"/>
        </w:rPr>
        <w:t xml:space="preserve">: </w:t>
      </w:r>
      <w:r w:rsidR="00E73F32" w:rsidRPr="00F55F7E">
        <w:rPr>
          <w:rFonts w:ascii="Gill Sans MT" w:eastAsia="Gill Sans" w:hAnsi="Gill Sans MT" w:cs="Gill Sans"/>
          <w:color w:val="000000"/>
          <w:highlight w:val="white"/>
        </w:rPr>
        <w:t xml:space="preserve">Funding for the development of the </w:t>
      </w:r>
      <w:r w:rsidR="00E73F32" w:rsidRPr="00F55F7E">
        <w:rPr>
          <w:rFonts w:ascii="Gill Sans MT" w:hAnsi="Gill Sans MT"/>
        </w:rPr>
        <w:t>SPECIAL Modern Pollen Data Set for Climate Reconstructions, version 2</w:t>
      </w:r>
      <w:r w:rsidR="00E73F32" w:rsidRPr="00F55F7E">
        <w:rPr>
          <w:rFonts w:ascii="Gill Sans MT" w:eastAsia="Gill Sans" w:hAnsi="Gill Sans MT" w:cs="Gill Sans"/>
          <w:color w:val="000000"/>
          <w:highlight w:val="white"/>
        </w:rPr>
        <w:t xml:space="preserve"> (SMPDS</w:t>
      </w:r>
      <w:r w:rsidR="00275C5F" w:rsidRPr="00F55F7E">
        <w:rPr>
          <w:rFonts w:ascii="Gill Sans MT" w:eastAsia="Gill Sans" w:hAnsi="Gill Sans MT" w:cs="Gill Sans"/>
          <w:color w:val="000000"/>
          <w:highlight w:val="white"/>
        </w:rPr>
        <w:t>v2</w:t>
      </w:r>
      <w:r w:rsidR="00E73F32" w:rsidRPr="00F55F7E">
        <w:rPr>
          <w:rFonts w:ascii="Gill Sans MT" w:eastAsia="Gill Sans" w:hAnsi="Gill Sans MT" w:cs="Gill Sans"/>
          <w:color w:val="000000"/>
          <w:highlight w:val="white"/>
        </w:rPr>
        <w:t>) was sourced from an ERC-funded project GC2.0 (Global Change 2.0: Unlocking the past for a clearer future</w:t>
      </w:r>
      <w:r w:rsidR="00E73F32" w:rsidRPr="00F55F7E">
        <w:rPr>
          <w:rFonts w:ascii="Gill Sans MT" w:eastAsia="Gill Sans" w:hAnsi="Gill Sans MT" w:cs="Gill Sans"/>
          <w:color w:val="000000"/>
        </w:rPr>
        <w:t xml:space="preserve">, grant: </w:t>
      </w:r>
      <w:r w:rsidR="00E73F32" w:rsidRPr="00F55F7E">
        <w:rPr>
          <w:rFonts w:ascii="Gill Sans MT" w:eastAsia="Gill Sans" w:hAnsi="Gill Sans MT" w:cs="Gill Sans"/>
        </w:rPr>
        <w:t>ERC 694481</w:t>
      </w:r>
      <w:r w:rsidR="00E73F32" w:rsidRPr="00F55F7E">
        <w:rPr>
          <w:rFonts w:ascii="Gill Sans MT" w:eastAsia="Gill Sans" w:hAnsi="Gill Sans MT" w:cs="Gill Sans"/>
          <w:color w:val="000000"/>
        </w:rPr>
        <w:t>)</w:t>
      </w:r>
      <w:r w:rsidR="00F524CF" w:rsidRPr="00F55F7E">
        <w:rPr>
          <w:rFonts w:ascii="Gill Sans MT" w:hAnsi="Gill Sans MT"/>
        </w:rPr>
        <w:tab/>
      </w:r>
    </w:p>
    <w:p w14:paraId="44152528" w14:textId="68848F5A" w:rsidR="000F3514" w:rsidRPr="00F55F7E" w:rsidRDefault="000F3514">
      <w:pPr>
        <w:rPr>
          <w:rFonts w:ascii="Gill Sans MT" w:hAnsi="Gill Sans MT"/>
          <w:b/>
        </w:rPr>
      </w:pPr>
    </w:p>
    <w:p w14:paraId="184EDB34" w14:textId="300DD1D4" w:rsidR="00A202C5" w:rsidRPr="00F55F7E" w:rsidRDefault="000F3514">
      <w:pPr>
        <w:rPr>
          <w:rFonts w:ascii="Gill Sans MT" w:hAnsi="Gill Sans MT"/>
          <w:b/>
          <w:sz w:val="28"/>
          <w:szCs w:val="28"/>
        </w:rPr>
      </w:pPr>
      <w:r w:rsidRPr="00F55F7E">
        <w:rPr>
          <w:rFonts w:ascii="Gill Sans MT" w:hAnsi="Gill Sans MT"/>
          <w:b/>
          <w:sz w:val="28"/>
          <w:szCs w:val="28"/>
        </w:rPr>
        <w:t>2. Dataset</w:t>
      </w:r>
    </w:p>
    <w:p w14:paraId="373EBD51" w14:textId="716FEF3E" w:rsidR="000F3514" w:rsidRPr="00F55F7E" w:rsidRDefault="000F3514" w:rsidP="00A202C5">
      <w:pPr>
        <w:spacing w:before="120"/>
        <w:rPr>
          <w:rFonts w:ascii="Gill Sans MT" w:hAnsi="Gill Sans MT"/>
        </w:rPr>
      </w:pPr>
      <w:r w:rsidRPr="00F55F7E">
        <w:rPr>
          <w:rFonts w:ascii="Gill Sans MT" w:hAnsi="Gill Sans MT"/>
          <w:b/>
        </w:rPr>
        <w:t xml:space="preserve">Title: </w:t>
      </w:r>
      <w:r w:rsidR="00E869DB">
        <w:rPr>
          <w:rFonts w:ascii="Gill Sans MT" w:hAnsi="Gill Sans MT"/>
          <w:bCs/>
        </w:rPr>
        <w:t xml:space="preserve">The </w:t>
      </w:r>
      <w:r w:rsidR="00424BB6" w:rsidRPr="00F55F7E">
        <w:rPr>
          <w:rFonts w:ascii="Gill Sans MT" w:hAnsi="Gill Sans MT"/>
        </w:rPr>
        <w:t>SPECIAL Modern Pollen Data Set for Climate Reconstructions, version 2 (SMPDS</w:t>
      </w:r>
      <w:r w:rsidR="00275C5F" w:rsidRPr="00F55F7E">
        <w:rPr>
          <w:rFonts w:ascii="Gill Sans MT" w:hAnsi="Gill Sans MT"/>
        </w:rPr>
        <w:t>v2</w:t>
      </w:r>
      <w:r w:rsidR="00424BB6" w:rsidRPr="00F55F7E">
        <w:rPr>
          <w:rFonts w:ascii="Gill Sans MT" w:hAnsi="Gill Sans MT"/>
        </w:rPr>
        <w:t>)</w:t>
      </w:r>
    </w:p>
    <w:p w14:paraId="31F16823" w14:textId="77213FE5" w:rsidR="00A202C5" w:rsidRPr="00F55F7E" w:rsidRDefault="00A202C5" w:rsidP="00A202C5">
      <w:pPr>
        <w:spacing w:before="120"/>
        <w:jc w:val="both"/>
        <w:rPr>
          <w:rFonts w:ascii="Gill Sans MT" w:hAnsi="Gill Sans MT"/>
          <w:lang w:eastAsia="de-DE"/>
        </w:rPr>
      </w:pPr>
      <w:r w:rsidRPr="00F55F7E">
        <w:rPr>
          <w:rFonts w:ascii="Gill Sans MT" w:hAnsi="Gill Sans MT"/>
          <w:b/>
        </w:rPr>
        <w:t>Summary description</w:t>
      </w:r>
      <w:r w:rsidR="007C6F06" w:rsidRPr="00F55F7E">
        <w:rPr>
          <w:rFonts w:ascii="Gill Sans MT" w:hAnsi="Gill Sans MT"/>
          <w:b/>
        </w:rPr>
        <w:t>:</w:t>
      </w:r>
      <w:r w:rsidR="00960EF0" w:rsidRPr="00F55F7E">
        <w:rPr>
          <w:rFonts w:ascii="Gill Sans MT" w:hAnsi="Gill Sans MT"/>
        </w:rPr>
        <w:t xml:space="preserve"> The data</w:t>
      </w:r>
      <w:r w:rsidR="00030FDB" w:rsidRPr="00F55F7E">
        <w:rPr>
          <w:rFonts w:ascii="Gill Sans MT" w:hAnsi="Gill Sans MT"/>
        </w:rPr>
        <w:t>set</w:t>
      </w:r>
      <w:r w:rsidR="008F7129" w:rsidRPr="00F55F7E">
        <w:rPr>
          <w:rFonts w:ascii="Gill Sans MT" w:hAnsi="Gill Sans MT"/>
        </w:rPr>
        <w:t xml:space="preserve"> contains </w:t>
      </w:r>
      <w:r w:rsidR="00030FDB" w:rsidRPr="00F55F7E">
        <w:rPr>
          <w:rFonts w:ascii="Gill Sans MT" w:hAnsi="Gill Sans MT"/>
        </w:rPr>
        <w:t xml:space="preserve">counts for </w:t>
      </w:r>
      <w:r w:rsidR="00E90B11" w:rsidRPr="00F55F7E">
        <w:rPr>
          <w:rFonts w:ascii="Gill Sans MT" w:hAnsi="Gill Sans MT"/>
        </w:rPr>
        <w:t xml:space="preserve">the </w:t>
      </w:r>
      <w:r w:rsidR="00213C32" w:rsidRPr="00F55F7E">
        <w:rPr>
          <w:rFonts w:ascii="Gill Sans MT" w:hAnsi="Gill Sans MT"/>
        </w:rPr>
        <w:t>[</w:t>
      </w:r>
      <w:proofErr w:type="spellStart"/>
      <w:r w:rsidR="00213C32" w:rsidRPr="00F55F7E">
        <w:rPr>
          <w:rFonts w:ascii="Gill Sans MT" w:hAnsi="Gill Sans MT"/>
          <w:highlight w:val="yellow"/>
        </w:rPr>
        <w:t>unique_pollen_taxa</w:t>
      </w:r>
      <w:proofErr w:type="spellEnd"/>
      <w:r w:rsidR="00213C32" w:rsidRPr="00F55F7E">
        <w:rPr>
          <w:rFonts w:ascii="Gill Sans MT" w:hAnsi="Gill Sans MT"/>
        </w:rPr>
        <w:t>]</w:t>
      </w:r>
      <w:r w:rsidR="00E90B11" w:rsidRPr="00F55F7E">
        <w:rPr>
          <w:rFonts w:ascii="Gill Sans MT" w:hAnsi="Gill Sans MT"/>
        </w:rPr>
        <w:t xml:space="preserve"> pollen</w:t>
      </w:r>
      <w:r w:rsidR="00C06095" w:rsidRPr="00F55F7E">
        <w:rPr>
          <w:rFonts w:ascii="Gill Sans MT" w:hAnsi="Gill Sans MT"/>
        </w:rPr>
        <w:t xml:space="preserve"> </w:t>
      </w:r>
      <w:r w:rsidR="00E90B11" w:rsidRPr="00F55F7E">
        <w:rPr>
          <w:rFonts w:ascii="Gill Sans MT" w:hAnsi="Gill Sans MT"/>
        </w:rPr>
        <w:t xml:space="preserve">taxa from individual modern samples from </w:t>
      </w:r>
      <w:r w:rsidR="00C06095" w:rsidRPr="00F55F7E">
        <w:rPr>
          <w:rFonts w:ascii="Gill Sans MT" w:hAnsi="Gill Sans MT"/>
        </w:rPr>
        <w:t>around the world and</w:t>
      </w:r>
      <w:r w:rsidR="00E90B11" w:rsidRPr="00F55F7E">
        <w:rPr>
          <w:rFonts w:ascii="Gill Sans MT" w:hAnsi="Gill Sans MT"/>
        </w:rPr>
        <w:t xml:space="preserve"> supporting metadata about each sample. The dataset has been specifically designed for use </w:t>
      </w:r>
      <w:r w:rsidR="00182CD9">
        <w:rPr>
          <w:rFonts w:ascii="Gill Sans MT" w:hAnsi="Gill Sans MT"/>
        </w:rPr>
        <w:t xml:space="preserve">to </w:t>
      </w:r>
      <w:r w:rsidR="00182CD9" w:rsidRPr="00182CD9">
        <w:rPr>
          <w:rFonts w:ascii="Gill Sans MT" w:hAnsi="Gill Sans MT"/>
        </w:rPr>
        <w:t>make</w:t>
      </w:r>
      <w:r w:rsidR="00B26DAA" w:rsidRPr="00182CD9">
        <w:rPr>
          <w:rFonts w:ascii="Gill Sans MT" w:hAnsi="Gill Sans MT"/>
        </w:rPr>
        <w:t xml:space="preserve"> </w:t>
      </w:r>
      <w:r w:rsidR="00E90B11" w:rsidRPr="00182CD9">
        <w:rPr>
          <w:rFonts w:ascii="Gill Sans MT" w:hAnsi="Gill Sans MT"/>
        </w:rPr>
        <w:t>quantitative reconstructions</w:t>
      </w:r>
      <w:r w:rsidR="00182CD9" w:rsidRPr="00182CD9">
        <w:rPr>
          <w:rFonts w:ascii="Gill Sans MT" w:hAnsi="Gill Sans MT"/>
        </w:rPr>
        <w:t xml:space="preserve"> of climate and vegetation parameters</w:t>
      </w:r>
      <w:r w:rsidR="00E90B11" w:rsidRPr="00182CD9">
        <w:rPr>
          <w:rFonts w:ascii="Gill Sans MT" w:hAnsi="Gill Sans MT"/>
        </w:rPr>
        <w:t>.</w:t>
      </w:r>
      <w:r w:rsidR="00E90B11" w:rsidRPr="00F55F7E">
        <w:rPr>
          <w:rFonts w:ascii="Gill Sans MT" w:hAnsi="Gill Sans MT"/>
        </w:rPr>
        <w:t xml:space="preserve"> </w:t>
      </w:r>
    </w:p>
    <w:p w14:paraId="187B03A9" w14:textId="41C6861B" w:rsidR="00A202C5" w:rsidRPr="00F55F7E" w:rsidRDefault="00A202C5" w:rsidP="00A202C5">
      <w:pPr>
        <w:spacing w:before="120"/>
        <w:rPr>
          <w:rFonts w:ascii="Gill Sans MT" w:hAnsi="Gill Sans MT"/>
        </w:rPr>
      </w:pPr>
      <w:r w:rsidRPr="00F55F7E">
        <w:rPr>
          <w:rFonts w:ascii="Gill Sans MT" w:hAnsi="Gill Sans MT"/>
          <w:b/>
        </w:rPr>
        <w:t xml:space="preserve">Publication year: </w:t>
      </w:r>
      <w:r w:rsidR="00C06095" w:rsidRPr="00F55F7E">
        <w:rPr>
          <w:rFonts w:ascii="Gill Sans MT" w:hAnsi="Gill Sans MT"/>
        </w:rPr>
        <w:t>2022</w:t>
      </w:r>
    </w:p>
    <w:p w14:paraId="536485A5" w14:textId="1D3784AA" w:rsidR="000F3514" w:rsidRPr="00F55F7E" w:rsidRDefault="000F3514" w:rsidP="00A202C5">
      <w:pPr>
        <w:spacing w:before="120"/>
        <w:rPr>
          <w:rFonts w:ascii="Gill Sans MT" w:hAnsi="Gill Sans MT"/>
        </w:rPr>
      </w:pPr>
      <w:r w:rsidRPr="00F55F7E">
        <w:rPr>
          <w:rFonts w:ascii="Gill Sans MT" w:hAnsi="Gill Sans MT"/>
          <w:b/>
        </w:rPr>
        <w:t>Creator</w:t>
      </w:r>
      <w:r w:rsidR="005B3580" w:rsidRPr="00F55F7E">
        <w:rPr>
          <w:rFonts w:ascii="Gill Sans MT" w:hAnsi="Gill Sans MT"/>
          <w:b/>
        </w:rPr>
        <w:t>s</w:t>
      </w:r>
      <w:r w:rsidR="008E49A6" w:rsidRPr="00F55F7E">
        <w:rPr>
          <w:rFonts w:ascii="Gill Sans MT" w:hAnsi="Gill Sans MT"/>
          <w:b/>
        </w:rPr>
        <w:t xml:space="preserve">: </w:t>
      </w:r>
      <w:r w:rsidR="00C06095" w:rsidRPr="00F55F7E">
        <w:rPr>
          <w:rFonts w:ascii="Gill Sans MT" w:hAnsi="Gill Sans MT"/>
          <w:b/>
        </w:rPr>
        <w:t xml:space="preserve"> </w:t>
      </w:r>
      <w:r w:rsidR="00C06095" w:rsidRPr="00F55F7E">
        <w:rPr>
          <w:rFonts w:ascii="Gill Sans MT" w:hAnsi="Gill Sans MT"/>
          <w:bCs/>
        </w:rPr>
        <w:t xml:space="preserve">Roberto Villegas-Diaz and </w:t>
      </w:r>
      <w:r w:rsidR="008E49A6" w:rsidRPr="00F55F7E">
        <w:rPr>
          <w:rFonts w:ascii="Gill Sans MT" w:hAnsi="Gill Sans MT"/>
        </w:rPr>
        <w:t>Sandy P. Harrison</w:t>
      </w:r>
      <w:r w:rsidR="00030FDB" w:rsidRPr="00F55F7E">
        <w:rPr>
          <w:rFonts w:ascii="Gill Sans MT" w:hAnsi="Gill Sans MT"/>
        </w:rPr>
        <w:t xml:space="preserve"> </w:t>
      </w:r>
    </w:p>
    <w:p w14:paraId="76C4A7C9" w14:textId="597DB2B3" w:rsidR="008E49A6" w:rsidRPr="00F55F7E" w:rsidRDefault="000F3514" w:rsidP="00A202C5">
      <w:pPr>
        <w:spacing w:before="120"/>
        <w:rPr>
          <w:rFonts w:ascii="Gill Sans MT" w:hAnsi="Gill Sans MT"/>
        </w:rPr>
      </w:pPr>
      <w:r w:rsidRPr="00F55F7E">
        <w:rPr>
          <w:rFonts w:ascii="Gill Sans MT" w:hAnsi="Gill Sans MT"/>
          <w:b/>
        </w:rPr>
        <w:t>Organisation:</w:t>
      </w:r>
      <w:r w:rsidR="008E49A6" w:rsidRPr="00F55F7E">
        <w:rPr>
          <w:rFonts w:ascii="Gill Sans MT" w:hAnsi="Gill Sans MT"/>
          <w:b/>
        </w:rPr>
        <w:t xml:space="preserve"> </w:t>
      </w:r>
      <w:r w:rsidR="00804EBD" w:rsidRPr="00F55F7E">
        <w:rPr>
          <w:rFonts w:ascii="Gill Sans MT" w:hAnsi="Gill Sans MT"/>
        </w:rPr>
        <w:t xml:space="preserve">Geography and Environmental Science, </w:t>
      </w:r>
      <w:r w:rsidR="008E49A6" w:rsidRPr="00F55F7E">
        <w:rPr>
          <w:rFonts w:ascii="Gill Sans MT" w:hAnsi="Gill Sans MT"/>
        </w:rPr>
        <w:t>University of Reading, UK</w:t>
      </w:r>
    </w:p>
    <w:p w14:paraId="7165D1F0" w14:textId="2DB353F1" w:rsidR="008E49A6" w:rsidRPr="00F55F7E" w:rsidRDefault="00A202C5" w:rsidP="00A202C5">
      <w:pPr>
        <w:spacing w:before="120"/>
        <w:rPr>
          <w:rFonts w:ascii="Gill Sans MT" w:hAnsi="Gill Sans MT"/>
          <w:b/>
        </w:rPr>
      </w:pPr>
      <w:r w:rsidRPr="00F55F7E">
        <w:rPr>
          <w:rFonts w:ascii="Gill Sans MT" w:hAnsi="Gill Sans MT"/>
          <w:b/>
        </w:rPr>
        <w:t xml:space="preserve">Rights Holder: </w:t>
      </w:r>
      <w:r w:rsidR="00302F70" w:rsidRPr="00F55F7E">
        <w:rPr>
          <w:rFonts w:ascii="Gill Sans MT" w:hAnsi="Gill Sans MT"/>
        </w:rPr>
        <w:t>University of Reading</w:t>
      </w:r>
    </w:p>
    <w:p w14:paraId="2DA5FC5A" w14:textId="3E044AEC" w:rsidR="000F3514" w:rsidRPr="00F55F7E" w:rsidRDefault="000F3514">
      <w:pPr>
        <w:rPr>
          <w:rFonts w:ascii="Gill Sans MT" w:hAnsi="Gill Sans MT"/>
          <w:b/>
        </w:rPr>
      </w:pPr>
    </w:p>
    <w:p w14:paraId="7413EE57" w14:textId="46D429D9" w:rsidR="00A202C5" w:rsidRPr="00F55F7E" w:rsidRDefault="00A202C5" w:rsidP="00A202C5">
      <w:pPr>
        <w:rPr>
          <w:rFonts w:ascii="Gill Sans MT" w:hAnsi="Gill Sans MT"/>
          <w:b/>
          <w:sz w:val="28"/>
          <w:szCs w:val="28"/>
        </w:rPr>
      </w:pPr>
      <w:r w:rsidRPr="00F55F7E">
        <w:rPr>
          <w:rFonts w:ascii="Gill Sans MT" w:hAnsi="Gill Sans MT"/>
          <w:b/>
          <w:sz w:val="28"/>
          <w:szCs w:val="28"/>
        </w:rPr>
        <w:t>3. Terms of use</w:t>
      </w:r>
    </w:p>
    <w:p w14:paraId="2B5068E0" w14:textId="1A68FB7D" w:rsidR="00A202C5" w:rsidRPr="00F55F7E" w:rsidRDefault="00A202C5" w:rsidP="005B3580">
      <w:pPr>
        <w:jc w:val="both"/>
        <w:rPr>
          <w:rFonts w:ascii="Gill Sans MT" w:hAnsi="Gill Sans MT"/>
          <w:color w:val="000000"/>
        </w:rPr>
      </w:pPr>
      <w:r w:rsidRPr="00F55F7E">
        <w:rPr>
          <w:rFonts w:ascii="Gill Sans MT" w:hAnsi="Gill Sans MT"/>
          <w:color w:val="000000"/>
        </w:rPr>
        <w:t xml:space="preserve">This dataset is licensed by the rights-holder(s) under a Creative Commons Attribution 4.0 International Licence: </w:t>
      </w:r>
      <w:hyperlink r:id="rId5" w:history="1">
        <w:r w:rsidR="00773FD0" w:rsidRPr="00F55F7E">
          <w:rPr>
            <w:rStyle w:val="Hyperlink"/>
            <w:rFonts w:ascii="Gill Sans MT" w:hAnsi="Gill Sans MT"/>
          </w:rPr>
          <w:t>https://creativecommons.org/licenses/by/4.0/</w:t>
        </w:r>
      </w:hyperlink>
      <w:r w:rsidRPr="00F55F7E">
        <w:rPr>
          <w:rFonts w:ascii="Gill Sans MT" w:hAnsi="Gill Sans MT"/>
          <w:color w:val="000000"/>
        </w:rPr>
        <w:t>.</w:t>
      </w:r>
      <w:r w:rsidR="00773FD0" w:rsidRPr="00F55F7E">
        <w:rPr>
          <w:rFonts w:ascii="Gill Sans MT" w:hAnsi="Gill Sans MT"/>
          <w:color w:val="000000"/>
        </w:rPr>
        <w:t xml:space="preserve"> </w:t>
      </w:r>
    </w:p>
    <w:p w14:paraId="4884B5F0" w14:textId="00671CE6" w:rsidR="005B3580" w:rsidRPr="00F55F7E" w:rsidRDefault="005B3580" w:rsidP="005B3580">
      <w:pPr>
        <w:jc w:val="both"/>
        <w:rPr>
          <w:rFonts w:ascii="Gill Sans MT" w:hAnsi="Gill Sans MT"/>
        </w:rPr>
      </w:pPr>
      <w:proofErr w:type="gramStart"/>
      <w:r w:rsidRPr="00F55F7E">
        <w:rPr>
          <w:rFonts w:ascii="Gill Sans MT" w:eastAsia="Gill Sans" w:hAnsi="Gill Sans MT" w:cs="Gill Sans"/>
        </w:rPr>
        <w:t>In order to</w:t>
      </w:r>
      <w:proofErr w:type="gramEnd"/>
      <w:r w:rsidRPr="00F55F7E">
        <w:rPr>
          <w:rFonts w:ascii="Gill Sans MT" w:eastAsia="Gill Sans" w:hAnsi="Gill Sans MT" w:cs="Gill Sans"/>
        </w:rPr>
        <w:t xml:space="preserve"> assure traceability, any presentation, report, or publication that uses the </w:t>
      </w:r>
      <w:r w:rsidR="00275C5F" w:rsidRPr="00F55F7E">
        <w:rPr>
          <w:rFonts w:ascii="Gill Sans MT" w:eastAsia="Gill Sans" w:hAnsi="Gill Sans MT" w:cs="Gill Sans"/>
        </w:rPr>
        <w:t>SMPDSv2</w:t>
      </w:r>
      <w:r w:rsidRPr="00F55F7E">
        <w:rPr>
          <w:rFonts w:ascii="Gill Sans MT" w:eastAsia="Gill Sans" w:hAnsi="Gill Sans MT" w:cs="Gill Sans"/>
        </w:rPr>
        <w:t xml:space="preserve"> should cite the dataset (</w:t>
      </w:r>
      <w:r w:rsidRPr="00F55F7E">
        <w:rPr>
          <w:rFonts w:ascii="Gill Sans MT" w:eastAsia="Gill Sans" w:hAnsi="Gill Sans MT" w:cs="Gill Sans"/>
          <w:color w:val="1155CC"/>
          <w:u w:val="single"/>
        </w:rPr>
        <w:t>https://doi.org/10.17864/</w:t>
      </w:r>
      <w:r w:rsidR="006463C9" w:rsidRPr="00F55F7E">
        <w:rPr>
          <w:rFonts w:ascii="Gill Sans MT" w:eastAsia="Gill Sans" w:hAnsi="Gill Sans MT" w:cs="Gill Sans"/>
          <w:color w:val="1155CC"/>
          <w:u w:val="single"/>
        </w:rPr>
        <w:t>XYZ</w:t>
      </w:r>
      <w:r w:rsidRPr="00F55F7E">
        <w:rPr>
          <w:rFonts w:ascii="Gill Sans MT" w:eastAsia="Gill Sans" w:hAnsi="Gill Sans MT" w:cs="Gill Sans"/>
        </w:rPr>
        <w:t>)</w:t>
      </w:r>
    </w:p>
    <w:p w14:paraId="2BF170E3" w14:textId="77777777" w:rsidR="00B12681" w:rsidRPr="00F55F7E" w:rsidRDefault="00B12681">
      <w:pPr>
        <w:rPr>
          <w:rFonts w:ascii="Gill Sans MT" w:hAnsi="Gill Sans MT"/>
        </w:rPr>
      </w:pPr>
    </w:p>
    <w:p w14:paraId="6CE2244A" w14:textId="5B4BF401" w:rsidR="00C773BF" w:rsidRPr="00F55F7E" w:rsidRDefault="00A202C5" w:rsidP="00C773BF">
      <w:pPr>
        <w:jc w:val="both"/>
        <w:rPr>
          <w:rFonts w:ascii="Gill Sans MT" w:hAnsi="Gill Sans MT"/>
          <w:b/>
          <w:sz w:val="28"/>
          <w:szCs w:val="28"/>
        </w:rPr>
      </w:pPr>
      <w:r w:rsidRPr="00F55F7E">
        <w:rPr>
          <w:rFonts w:ascii="Gill Sans MT" w:hAnsi="Gill Sans MT"/>
          <w:b/>
          <w:sz w:val="28"/>
          <w:szCs w:val="28"/>
        </w:rPr>
        <w:t>4. Contents</w:t>
      </w:r>
    </w:p>
    <w:p w14:paraId="66862280" w14:textId="77777777" w:rsidR="006735AD" w:rsidRDefault="006735AD" w:rsidP="008C4101">
      <w:pPr>
        <w:jc w:val="both"/>
        <w:rPr>
          <w:rFonts w:ascii="Gill Sans MT" w:hAnsi="Gill Sans MT"/>
          <w:color w:val="222222"/>
        </w:rPr>
      </w:pPr>
    </w:p>
    <w:p w14:paraId="3B9D6F53" w14:textId="3FC0F164" w:rsidR="006735AD" w:rsidRDefault="008C4101" w:rsidP="008C4101">
      <w:pPr>
        <w:jc w:val="both"/>
        <w:rPr>
          <w:rFonts w:ascii="Gill Sans MT" w:hAnsi="Gill Sans MT"/>
          <w:color w:val="222222"/>
        </w:rPr>
      </w:pPr>
      <w:r w:rsidRPr="00F55F7E">
        <w:rPr>
          <w:rFonts w:ascii="Gill Sans MT" w:hAnsi="Gill Sans MT"/>
          <w:color w:val="222222"/>
        </w:rPr>
        <w:t xml:space="preserve">Pollen data are widely used to reconstruct past climate changes, using relationships between modern pollen abundance in surface samples and climate at the surface sample sites. </w:t>
      </w:r>
      <w:r w:rsidR="00A95BBF">
        <w:rPr>
          <w:rFonts w:ascii="Gill Sans MT" w:hAnsi="Gill Sans MT"/>
          <w:color w:val="222222"/>
        </w:rPr>
        <w:t>These records</w:t>
      </w:r>
      <w:r w:rsidR="00182CD9">
        <w:rPr>
          <w:rFonts w:ascii="Gill Sans MT" w:hAnsi="Gill Sans MT"/>
          <w:color w:val="222222"/>
        </w:rPr>
        <w:t xml:space="preserve"> can also be used in a similar way to reconstruct past vegetation. </w:t>
      </w:r>
      <w:r w:rsidRPr="00F55F7E">
        <w:rPr>
          <w:rFonts w:ascii="Gill Sans MT" w:hAnsi="Gill Sans MT"/>
          <w:color w:val="222222"/>
        </w:rPr>
        <w:t xml:space="preserve">The quality of the </w:t>
      </w:r>
      <w:r w:rsidR="00182CD9">
        <w:rPr>
          <w:rFonts w:ascii="Gill Sans MT" w:hAnsi="Gill Sans MT"/>
          <w:color w:val="222222"/>
        </w:rPr>
        <w:t xml:space="preserve">climate and vegetation </w:t>
      </w:r>
      <w:r w:rsidRPr="00F55F7E">
        <w:rPr>
          <w:rFonts w:ascii="Gill Sans MT" w:hAnsi="Gill Sans MT"/>
          <w:color w:val="222222"/>
        </w:rPr>
        <w:t>reconstructions is strongly influenced by whether the training data set provide</w:t>
      </w:r>
      <w:r w:rsidR="0066639E" w:rsidRPr="00F55F7E">
        <w:rPr>
          <w:rFonts w:ascii="Gill Sans MT" w:hAnsi="Gill Sans MT"/>
          <w:color w:val="222222"/>
        </w:rPr>
        <w:t>s</w:t>
      </w:r>
      <w:r w:rsidRPr="00F55F7E">
        <w:rPr>
          <w:rFonts w:ascii="Gill Sans MT" w:hAnsi="Gill Sans MT"/>
          <w:color w:val="222222"/>
        </w:rPr>
        <w:t xml:space="preserve"> an adequate sampling of the climate space. We have assembled</w:t>
      </w:r>
      <w:r w:rsidR="0062743D">
        <w:rPr>
          <w:rFonts w:ascii="Gill Sans MT" w:hAnsi="Gill Sans MT"/>
          <w:color w:val="222222"/>
        </w:rPr>
        <w:t xml:space="preserve"> </w:t>
      </w:r>
      <w:r w:rsidRPr="00F55F7E">
        <w:rPr>
          <w:rFonts w:ascii="Gill Sans MT" w:hAnsi="Gill Sans MT"/>
          <w:color w:val="222222"/>
        </w:rPr>
        <w:t xml:space="preserve">modern pollen records from </w:t>
      </w:r>
      <w:r w:rsidR="00213C32" w:rsidRPr="00F55F7E">
        <w:rPr>
          <w:rFonts w:ascii="Gill Sans MT" w:hAnsi="Gill Sans MT"/>
          <w:color w:val="222222"/>
        </w:rPr>
        <w:t>[</w:t>
      </w:r>
      <w:proofErr w:type="spellStart"/>
      <w:r w:rsidR="00213C32" w:rsidRPr="00F55F7E">
        <w:rPr>
          <w:rFonts w:ascii="Gill Sans MT" w:hAnsi="Gill Sans MT"/>
          <w:color w:val="222222"/>
          <w:highlight w:val="yellow"/>
        </w:rPr>
        <w:t>unique_number_of_sites</w:t>
      </w:r>
      <w:proofErr w:type="spellEnd"/>
      <w:r w:rsidR="00213C32" w:rsidRPr="00F55F7E">
        <w:rPr>
          <w:rFonts w:ascii="Gill Sans MT" w:hAnsi="Gill Sans MT"/>
          <w:color w:val="222222"/>
        </w:rPr>
        <w:t>]</w:t>
      </w:r>
      <w:r w:rsidRPr="00F55F7E">
        <w:rPr>
          <w:rFonts w:ascii="Gill Sans MT" w:hAnsi="Gill Sans MT"/>
          <w:color w:val="222222"/>
        </w:rPr>
        <w:t xml:space="preserve"> sites </w:t>
      </w:r>
      <w:r w:rsidR="0062743D">
        <w:rPr>
          <w:rFonts w:ascii="Gill Sans MT" w:hAnsi="Gill Sans MT"/>
          <w:color w:val="222222"/>
        </w:rPr>
        <w:t>worldwide</w:t>
      </w:r>
      <w:r w:rsidR="006735AD">
        <w:rPr>
          <w:rFonts w:ascii="Gill Sans MT" w:hAnsi="Gill Sans MT"/>
          <w:color w:val="222222"/>
        </w:rPr>
        <w:t xml:space="preserve">, where modern is defined as post 50 cal. </w:t>
      </w:r>
      <w:proofErr w:type="spellStart"/>
      <w:r w:rsidR="006735AD">
        <w:rPr>
          <w:rFonts w:ascii="Gill Sans MT" w:hAnsi="Gill Sans MT"/>
          <w:color w:val="222222"/>
        </w:rPr>
        <w:t>yr</w:t>
      </w:r>
      <w:proofErr w:type="spellEnd"/>
      <w:r w:rsidR="006735AD">
        <w:rPr>
          <w:rFonts w:ascii="Gill Sans MT" w:hAnsi="Gill Sans MT"/>
          <w:color w:val="222222"/>
        </w:rPr>
        <w:t xml:space="preserve"> BP</w:t>
      </w:r>
      <w:r w:rsidR="0062743D">
        <w:rPr>
          <w:rFonts w:ascii="Gill Sans MT" w:hAnsi="Gill Sans MT"/>
          <w:color w:val="222222"/>
        </w:rPr>
        <w:t xml:space="preserve">. </w:t>
      </w:r>
      <w:r w:rsidR="006735AD">
        <w:rPr>
          <w:rFonts w:ascii="Gill Sans MT" w:hAnsi="Gill Sans MT"/>
          <w:color w:val="222222"/>
        </w:rPr>
        <w:t xml:space="preserve">For pollen trap and surface samples, the age was taken as the year of collection unless otherwise specified by the author. </w:t>
      </w:r>
      <w:r w:rsidR="0006732A">
        <w:rPr>
          <w:rFonts w:ascii="Gill Sans MT" w:hAnsi="Gill Sans MT"/>
          <w:color w:val="222222"/>
        </w:rPr>
        <w:t xml:space="preserve">The ages of samples from cores or sections are based on the constructed (original) age model; multiple samples may be included from high-resolution records if they post-date 50 cal. </w:t>
      </w:r>
      <w:proofErr w:type="spellStart"/>
      <w:r w:rsidR="0006732A">
        <w:rPr>
          <w:rFonts w:ascii="Gill Sans MT" w:hAnsi="Gill Sans MT"/>
          <w:color w:val="222222"/>
        </w:rPr>
        <w:t>yr</w:t>
      </w:r>
      <w:proofErr w:type="spellEnd"/>
      <w:r w:rsidR="0006732A">
        <w:rPr>
          <w:rFonts w:ascii="Gill Sans MT" w:hAnsi="Gill Sans MT"/>
          <w:color w:val="222222"/>
        </w:rPr>
        <w:t xml:space="preserve"> BP.</w:t>
      </w:r>
    </w:p>
    <w:p w14:paraId="0EC1CE35" w14:textId="77777777" w:rsidR="006735AD" w:rsidRDefault="006735AD" w:rsidP="008C4101">
      <w:pPr>
        <w:jc w:val="both"/>
        <w:rPr>
          <w:rFonts w:ascii="Gill Sans MT" w:hAnsi="Gill Sans MT"/>
          <w:color w:val="222222"/>
        </w:rPr>
      </w:pPr>
    </w:p>
    <w:p w14:paraId="0EFABB56" w14:textId="0A756FA0" w:rsidR="0062743D" w:rsidRDefault="0062743D" w:rsidP="008C4101">
      <w:pPr>
        <w:jc w:val="both"/>
        <w:rPr>
          <w:rFonts w:ascii="Gill Sans MT" w:hAnsi="Gill Sans MT"/>
          <w:color w:val="222222"/>
        </w:rPr>
      </w:pPr>
      <w:r>
        <w:rPr>
          <w:rFonts w:ascii="Gill Sans MT" w:hAnsi="Gill Sans MT"/>
          <w:color w:val="222222"/>
        </w:rPr>
        <w:t>The</w:t>
      </w:r>
      <w:r w:rsidR="0006732A">
        <w:rPr>
          <w:rFonts w:ascii="Gill Sans MT" w:hAnsi="Gill Sans MT"/>
          <w:color w:val="222222"/>
        </w:rPr>
        <w:t xml:space="preserve"> pollen</w:t>
      </w:r>
      <w:r>
        <w:rPr>
          <w:rFonts w:ascii="Gill Sans MT" w:hAnsi="Gill Sans MT"/>
          <w:color w:val="222222"/>
        </w:rPr>
        <w:t xml:space="preserve"> data were</w:t>
      </w:r>
      <w:r w:rsidR="008C4101" w:rsidRPr="00F55F7E">
        <w:rPr>
          <w:rFonts w:ascii="Gill Sans MT" w:hAnsi="Gill Sans MT"/>
          <w:color w:val="222222"/>
        </w:rPr>
        <w:t xml:space="preserve"> compiled from multiple different published </w:t>
      </w:r>
      <w:r>
        <w:rPr>
          <w:rFonts w:ascii="Gill Sans MT" w:hAnsi="Gill Sans MT"/>
          <w:color w:val="222222"/>
        </w:rPr>
        <w:t>regional datasets, from data repositories</w:t>
      </w:r>
      <w:r w:rsidR="00213C32" w:rsidRPr="00F55F7E">
        <w:rPr>
          <w:rFonts w:ascii="Gill Sans MT" w:hAnsi="Gill Sans MT"/>
          <w:color w:val="222222"/>
        </w:rPr>
        <w:t xml:space="preserve"> </w:t>
      </w:r>
      <w:r>
        <w:rPr>
          <w:rFonts w:ascii="Gill Sans MT" w:hAnsi="Gill Sans MT"/>
          <w:color w:val="222222"/>
        </w:rPr>
        <w:t>(Neotoma, PANGAEA) or</w:t>
      </w:r>
      <w:r w:rsidR="00213C32" w:rsidRPr="00F55F7E">
        <w:rPr>
          <w:rFonts w:ascii="Gill Sans MT" w:hAnsi="Gill Sans MT"/>
          <w:color w:val="222222"/>
        </w:rPr>
        <w:t xml:space="preserve"> directly from data collectors/authors</w:t>
      </w:r>
      <w:r w:rsidR="008C4101" w:rsidRPr="00F55F7E">
        <w:rPr>
          <w:rFonts w:ascii="Gill Sans MT" w:hAnsi="Gill Sans MT"/>
          <w:color w:val="222222"/>
        </w:rPr>
        <w:t xml:space="preserve">. </w:t>
      </w:r>
      <w:r w:rsidR="008242B5">
        <w:rPr>
          <w:rFonts w:ascii="Gill Sans MT" w:hAnsi="Gill Sans MT"/>
          <w:color w:val="222222"/>
        </w:rPr>
        <w:t>Several</w:t>
      </w:r>
      <w:r>
        <w:rPr>
          <w:rFonts w:ascii="Gill Sans MT" w:hAnsi="Gill Sans MT"/>
          <w:color w:val="222222"/>
        </w:rPr>
        <w:t xml:space="preserve"> of the regional data</w:t>
      </w:r>
      <w:r w:rsidR="00A95BBF">
        <w:rPr>
          <w:rFonts w:ascii="Gill Sans MT" w:hAnsi="Gill Sans MT"/>
          <w:color w:val="222222"/>
        </w:rPr>
        <w:t xml:space="preserve"> </w:t>
      </w:r>
      <w:r>
        <w:rPr>
          <w:rFonts w:ascii="Gill Sans MT" w:hAnsi="Gill Sans MT"/>
          <w:color w:val="222222"/>
        </w:rPr>
        <w:t xml:space="preserve">sets cover overlapping </w:t>
      </w:r>
      <w:r w:rsidR="008242B5">
        <w:rPr>
          <w:rFonts w:ascii="Gill Sans MT" w:hAnsi="Gill Sans MT"/>
          <w:color w:val="222222"/>
        </w:rPr>
        <w:t xml:space="preserve">geographical </w:t>
      </w:r>
      <w:r>
        <w:rPr>
          <w:rFonts w:ascii="Gill Sans MT" w:hAnsi="Gill Sans MT"/>
          <w:color w:val="222222"/>
        </w:rPr>
        <w:t>areas</w:t>
      </w:r>
      <w:r w:rsidR="008242B5">
        <w:rPr>
          <w:rFonts w:ascii="Gill Sans MT" w:hAnsi="Gill Sans MT"/>
          <w:color w:val="222222"/>
        </w:rPr>
        <w:t xml:space="preserve"> and include some of the same sites; some of these data</w:t>
      </w:r>
      <w:r w:rsidR="00A95BBF">
        <w:rPr>
          <w:rFonts w:ascii="Gill Sans MT" w:hAnsi="Gill Sans MT"/>
          <w:color w:val="222222"/>
        </w:rPr>
        <w:t xml:space="preserve"> </w:t>
      </w:r>
      <w:r w:rsidR="008242B5">
        <w:rPr>
          <w:rFonts w:ascii="Gill Sans MT" w:hAnsi="Gill Sans MT"/>
          <w:color w:val="222222"/>
        </w:rPr>
        <w:t>sets were created by combining smaller data sets put together by different people and themselves contain duplicated sites</w:t>
      </w:r>
      <w:r w:rsidR="00D9363C">
        <w:rPr>
          <w:rFonts w:ascii="Gill Sans MT" w:hAnsi="Gill Sans MT"/>
          <w:color w:val="222222"/>
        </w:rPr>
        <w:t xml:space="preserve"> with slightly different metadata</w:t>
      </w:r>
      <w:r w:rsidR="008242B5">
        <w:rPr>
          <w:rFonts w:ascii="Gill Sans MT" w:hAnsi="Gill Sans MT"/>
          <w:color w:val="222222"/>
        </w:rPr>
        <w:t xml:space="preserve">. We have privileged original records from repositories </w:t>
      </w:r>
      <w:r w:rsidR="00D9363C">
        <w:rPr>
          <w:rFonts w:ascii="Gill Sans MT" w:hAnsi="Gill Sans MT"/>
          <w:color w:val="222222"/>
        </w:rPr>
        <w:t xml:space="preserve">over data compilations. We then screened each of the data sets to remove any sites duplicated within the dataset or in other data sets, </w:t>
      </w:r>
      <w:proofErr w:type="gramStart"/>
      <w:r w:rsidR="00D9363C">
        <w:rPr>
          <w:rFonts w:ascii="Gill Sans MT" w:hAnsi="Gill Sans MT"/>
          <w:color w:val="222222"/>
        </w:rPr>
        <w:t>on the basis of</w:t>
      </w:r>
      <w:proofErr w:type="gramEnd"/>
      <w:r w:rsidR="00D9363C">
        <w:rPr>
          <w:rFonts w:ascii="Gill Sans MT" w:hAnsi="Gill Sans MT"/>
          <w:color w:val="222222"/>
        </w:rPr>
        <w:t xml:space="preserve"> </w:t>
      </w:r>
      <w:r w:rsidR="0006732A">
        <w:rPr>
          <w:rFonts w:ascii="Gill Sans MT" w:hAnsi="Gill Sans MT"/>
          <w:color w:val="222222"/>
        </w:rPr>
        <w:t xml:space="preserve">comparison of </w:t>
      </w:r>
      <w:r w:rsidR="00D9363C">
        <w:rPr>
          <w:rFonts w:ascii="Gill Sans MT" w:hAnsi="Gill Sans MT"/>
          <w:color w:val="222222"/>
        </w:rPr>
        <w:t xml:space="preserve">the metadata and the pollen counts. </w:t>
      </w:r>
      <w:r w:rsidR="0006732A">
        <w:rPr>
          <w:rFonts w:ascii="Gill Sans MT" w:hAnsi="Gill Sans MT"/>
          <w:color w:val="222222"/>
        </w:rPr>
        <w:t xml:space="preserve">In cases where there was still ambiguity, we contacted the </w:t>
      </w:r>
      <w:r w:rsidR="0006732A">
        <w:rPr>
          <w:rFonts w:ascii="Gill Sans MT" w:hAnsi="Gill Sans MT"/>
          <w:color w:val="222222"/>
        </w:rPr>
        <w:lastRenderedPageBreak/>
        <w:t>original data providers for clarification.</w:t>
      </w:r>
      <w:r w:rsidR="004C3511">
        <w:rPr>
          <w:rFonts w:ascii="Gill Sans MT" w:hAnsi="Gill Sans MT"/>
          <w:color w:val="222222"/>
        </w:rPr>
        <w:t xml:space="preserve"> Site type, basin size and entity type provide important information for selecting samples for quantitative reconstructions. Although some of the datasets provided this information, the descriptions were freeform and not standardised; other source did not provide these metadata. We have standardised the descriptions of site and entity type</w:t>
      </w:r>
      <w:r w:rsidR="00665335">
        <w:rPr>
          <w:rFonts w:ascii="Gill Sans MT" w:hAnsi="Gill Sans MT"/>
          <w:color w:val="222222"/>
        </w:rPr>
        <w:t>, and where this information was lacking we consulted the original publications for each site.</w:t>
      </w:r>
    </w:p>
    <w:p w14:paraId="7A390D3E" w14:textId="77777777" w:rsidR="004C3511" w:rsidRDefault="004C3511" w:rsidP="008C4101">
      <w:pPr>
        <w:jc w:val="both"/>
        <w:rPr>
          <w:rFonts w:ascii="Gill Sans MT" w:hAnsi="Gill Sans MT"/>
          <w:color w:val="222222"/>
        </w:rPr>
      </w:pPr>
    </w:p>
    <w:p w14:paraId="2DE0E887" w14:textId="77777777" w:rsidR="0006732A" w:rsidRDefault="005E58AE" w:rsidP="008C4101">
      <w:pPr>
        <w:jc w:val="both"/>
        <w:rPr>
          <w:rFonts w:ascii="Gill Sans MT" w:hAnsi="Gill Sans MT"/>
          <w:color w:val="222222"/>
        </w:rPr>
      </w:pPr>
      <w:r>
        <w:rPr>
          <w:rFonts w:ascii="Gill Sans MT" w:hAnsi="Gill Sans MT"/>
          <w:color w:val="222222"/>
        </w:rPr>
        <w:t xml:space="preserve">Non-pollen palynomorphs </w:t>
      </w:r>
      <w:r w:rsidR="0006732A">
        <w:rPr>
          <w:rFonts w:ascii="Gill Sans MT" w:hAnsi="Gill Sans MT"/>
          <w:color w:val="222222"/>
        </w:rPr>
        <w:t>(</w:t>
      </w:r>
      <w:proofErr w:type="gramStart"/>
      <w:r w:rsidR="0006732A">
        <w:rPr>
          <w:rFonts w:ascii="Gill Sans MT" w:hAnsi="Gill Sans MT"/>
          <w:color w:val="222222"/>
        </w:rPr>
        <w:t>e.g.</w:t>
      </w:r>
      <w:proofErr w:type="gramEnd"/>
      <w:r w:rsidR="0006732A">
        <w:rPr>
          <w:rFonts w:ascii="Gill Sans MT" w:hAnsi="Gill Sans MT"/>
          <w:color w:val="222222"/>
        </w:rPr>
        <w:t xml:space="preserve"> charcoal, spores, algae) </w:t>
      </w:r>
      <w:r>
        <w:rPr>
          <w:rFonts w:ascii="Gill Sans MT" w:hAnsi="Gill Sans MT"/>
          <w:color w:val="222222"/>
        </w:rPr>
        <w:t xml:space="preserve">were removed from the data set. </w:t>
      </w:r>
      <w:r w:rsidR="008C4101" w:rsidRPr="00F55F7E">
        <w:rPr>
          <w:rFonts w:ascii="Gill Sans MT" w:hAnsi="Gill Sans MT"/>
          <w:color w:val="222222"/>
        </w:rPr>
        <w:t xml:space="preserve">Obligate aquatics, insectivorous plants, </w:t>
      </w:r>
      <w:r w:rsidR="00D9363C">
        <w:rPr>
          <w:rFonts w:ascii="Gill Sans MT" w:hAnsi="Gill Sans MT"/>
          <w:color w:val="222222"/>
        </w:rPr>
        <w:t xml:space="preserve">and </w:t>
      </w:r>
      <w:r w:rsidR="008C4101" w:rsidRPr="00F55F7E">
        <w:rPr>
          <w:rFonts w:ascii="Gill Sans MT" w:hAnsi="Gill Sans MT"/>
          <w:color w:val="222222"/>
        </w:rPr>
        <w:t xml:space="preserve">cultivated plants </w:t>
      </w:r>
      <w:r w:rsidR="0006732A">
        <w:rPr>
          <w:rFonts w:ascii="Gill Sans MT" w:hAnsi="Gill Sans MT"/>
          <w:color w:val="222222"/>
        </w:rPr>
        <w:t>were</w:t>
      </w:r>
      <w:r w:rsidR="008C4101" w:rsidRPr="00F55F7E">
        <w:rPr>
          <w:rFonts w:ascii="Gill Sans MT" w:hAnsi="Gill Sans MT"/>
          <w:color w:val="222222"/>
        </w:rPr>
        <w:t xml:space="preserve"> </w:t>
      </w:r>
      <w:r>
        <w:rPr>
          <w:rFonts w:ascii="Gill Sans MT" w:hAnsi="Gill Sans MT"/>
          <w:color w:val="222222"/>
        </w:rPr>
        <w:t xml:space="preserve">also removed from </w:t>
      </w:r>
      <w:r w:rsidR="008C4101" w:rsidRPr="00F55F7E">
        <w:rPr>
          <w:rFonts w:ascii="Gill Sans MT" w:hAnsi="Gill Sans MT"/>
          <w:color w:val="222222"/>
        </w:rPr>
        <w:t>the data set, since their distribution is not primarily controlled by climate.</w:t>
      </w:r>
      <w:r>
        <w:rPr>
          <w:rFonts w:ascii="Gill Sans MT" w:hAnsi="Gill Sans MT"/>
          <w:color w:val="222222"/>
        </w:rPr>
        <w:t xml:space="preserve"> Most of th</w:t>
      </w:r>
      <w:r w:rsidR="006735AD">
        <w:rPr>
          <w:rFonts w:ascii="Gill Sans MT" w:hAnsi="Gill Sans MT"/>
          <w:color w:val="222222"/>
        </w:rPr>
        <w:t>e</w:t>
      </w:r>
      <w:r>
        <w:rPr>
          <w:rFonts w:ascii="Gill Sans MT" w:hAnsi="Gill Sans MT"/>
          <w:color w:val="222222"/>
        </w:rPr>
        <w:t xml:space="preserve"> records are </w:t>
      </w:r>
      <w:r w:rsidR="006735AD">
        <w:rPr>
          <w:rFonts w:ascii="Gill Sans MT" w:hAnsi="Gill Sans MT"/>
          <w:color w:val="222222"/>
        </w:rPr>
        <w:t xml:space="preserve">raw counts, but some records were provided as percentages. No attempt was made to reconstruct the counts from these percentages because the basis of the pollen sum was not specified in every case. Given the mix of counts and percentages, the data from </w:t>
      </w:r>
      <w:r w:rsidR="0006732A">
        <w:rPr>
          <w:rFonts w:ascii="Gill Sans MT" w:hAnsi="Gill Sans MT"/>
          <w:color w:val="222222"/>
        </w:rPr>
        <w:t>individual records</w:t>
      </w:r>
      <w:r w:rsidR="006735AD">
        <w:rPr>
          <w:rFonts w:ascii="Gill Sans MT" w:hAnsi="Gill Sans MT"/>
          <w:color w:val="222222"/>
        </w:rPr>
        <w:t xml:space="preserve"> need to be normalised before use. </w:t>
      </w:r>
    </w:p>
    <w:p w14:paraId="038B4F82" w14:textId="77777777" w:rsidR="0006732A" w:rsidRDefault="0006732A" w:rsidP="008C4101">
      <w:pPr>
        <w:jc w:val="both"/>
        <w:rPr>
          <w:rFonts w:ascii="Gill Sans MT" w:hAnsi="Gill Sans MT"/>
          <w:color w:val="222222"/>
        </w:rPr>
      </w:pPr>
    </w:p>
    <w:p w14:paraId="2D76F78A" w14:textId="045B2C91" w:rsidR="007A1AA8" w:rsidRDefault="007A1AA8" w:rsidP="008C4101">
      <w:pPr>
        <w:jc w:val="both"/>
        <w:rPr>
          <w:rFonts w:ascii="Gill Sans MT" w:hAnsi="Gill Sans MT"/>
          <w:color w:val="222222"/>
        </w:rPr>
      </w:pPr>
      <w:r>
        <w:rPr>
          <w:rFonts w:ascii="Gill Sans MT" w:hAnsi="Gill Sans MT"/>
          <w:color w:val="222222"/>
        </w:rPr>
        <w:t xml:space="preserve">The </w:t>
      </w:r>
      <w:r w:rsidR="0006732A">
        <w:rPr>
          <w:rFonts w:ascii="Gill Sans MT" w:hAnsi="Gill Sans MT"/>
          <w:color w:val="222222"/>
        </w:rPr>
        <w:t xml:space="preserve">original </w:t>
      </w:r>
      <w:r w:rsidR="005E58AE" w:rsidRPr="00F55F7E">
        <w:rPr>
          <w:rFonts w:ascii="Gill Sans MT" w:hAnsi="Gill Sans MT"/>
          <w:color w:val="222222"/>
        </w:rPr>
        <w:t>taxonomy was standardised using Plants of the World Online (</w:t>
      </w:r>
      <w:hyperlink r:id="rId6" w:history="1">
        <w:r w:rsidR="005E58AE" w:rsidRPr="00F55F7E">
          <w:rPr>
            <w:rStyle w:val="Hyperlink"/>
            <w:rFonts w:ascii="Gill Sans MT" w:hAnsi="Gill Sans MT"/>
          </w:rPr>
          <w:t>www.plantsoftheworldonline.org/</w:t>
        </w:r>
      </w:hyperlink>
      <w:r w:rsidR="005E58AE" w:rsidRPr="00F55F7E">
        <w:rPr>
          <w:rFonts w:ascii="Gill Sans MT" w:hAnsi="Gill Sans MT"/>
          <w:color w:val="222222"/>
        </w:rPr>
        <w:t>) and the Integrated Taxonomic Information System (</w:t>
      </w:r>
      <w:hyperlink r:id="rId7" w:history="1">
        <w:r w:rsidR="005E58AE" w:rsidRPr="00F55F7E">
          <w:rPr>
            <w:rStyle w:val="Hyperlink"/>
            <w:rFonts w:ascii="Gill Sans MT" w:hAnsi="Gill Sans MT"/>
          </w:rPr>
          <w:t>https://www.itis.gov/</w:t>
        </w:r>
      </w:hyperlink>
      <w:r w:rsidR="005E58AE" w:rsidRPr="00F55F7E">
        <w:rPr>
          <w:rFonts w:ascii="Gill Sans MT" w:hAnsi="Gill Sans MT"/>
          <w:color w:val="222222"/>
        </w:rPr>
        <w:t>)</w:t>
      </w:r>
      <w:r>
        <w:rPr>
          <w:rFonts w:ascii="Gill Sans MT" w:hAnsi="Gill Sans MT"/>
          <w:color w:val="222222"/>
        </w:rPr>
        <w:t>. This "CLEAN" data</w:t>
      </w:r>
      <w:r w:rsidR="008020E1">
        <w:rPr>
          <w:rFonts w:ascii="Gill Sans MT" w:hAnsi="Gill Sans MT"/>
          <w:color w:val="222222"/>
        </w:rPr>
        <w:t>set</w:t>
      </w:r>
      <w:r>
        <w:rPr>
          <w:rFonts w:ascii="Gill Sans MT" w:hAnsi="Gill Sans MT"/>
          <w:color w:val="222222"/>
        </w:rPr>
        <w:t xml:space="preserve"> consists </w:t>
      </w:r>
      <w:r w:rsidRPr="00F55F7E">
        <w:rPr>
          <w:rFonts w:ascii="Gill Sans MT" w:hAnsi="Gill Sans MT"/>
          <w:color w:val="222222"/>
        </w:rPr>
        <w:t xml:space="preserve">of </w:t>
      </w:r>
      <w:r w:rsidRPr="00F55F7E">
        <w:rPr>
          <w:rFonts w:ascii="Gill Sans MT" w:hAnsi="Gill Sans MT"/>
        </w:rPr>
        <w:t>[</w:t>
      </w:r>
      <w:proofErr w:type="spellStart"/>
      <w:r w:rsidRPr="00F55F7E">
        <w:rPr>
          <w:rFonts w:ascii="Gill Sans MT" w:hAnsi="Gill Sans MT"/>
          <w:highlight w:val="yellow"/>
        </w:rPr>
        <w:t>unique_pollen_taxa</w:t>
      </w:r>
      <w:proofErr w:type="spellEnd"/>
      <w:r w:rsidRPr="00F55F7E">
        <w:rPr>
          <w:rFonts w:ascii="Gill Sans MT" w:hAnsi="Gill Sans MT"/>
        </w:rPr>
        <w:t>] t</w:t>
      </w:r>
      <w:r w:rsidRPr="00F55F7E">
        <w:rPr>
          <w:rFonts w:ascii="Gill Sans MT" w:hAnsi="Gill Sans MT"/>
          <w:color w:val="222222"/>
        </w:rPr>
        <w:t xml:space="preserve">axa (Table </w:t>
      </w:r>
      <w:r w:rsidR="00895CF9">
        <w:rPr>
          <w:rFonts w:ascii="Gill Sans MT" w:hAnsi="Gill Sans MT"/>
          <w:color w:val="222222"/>
        </w:rPr>
        <w:t>1</w:t>
      </w:r>
      <w:r w:rsidRPr="00F55F7E">
        <w:rPr>
          <w:rFonts w:ascii="Gill Sans MT" w:hAnsi="Gill Sans MT"/>
          <w:color w:val="222222"/>
        </w:rPr>
        <w:t>)</w:t>
      </w:r>
      <w:r>
        <w:rPr>
          <w:rFonts w:ascii="Gill Sans MT" w:hAnsi="Gill Sans MT"/>
          <w:color w:val="222222"/>
        </w:rPr>
        <w:t xml:space="preserve">. The level of taxonomic identification varies across the data sets, between regions and between individual palynologists. </w:t>
      </w:r>
      <w:r w:rsidR="00523A91">
        <w:rPr>
          <w:rFonts w:ascii="Gill Sans MT" w:hAnsi="Gill Sans MT"/>
          <w:color w:val="222222"/>
        </w:rPr>
        <w:t>The reliability of climate reconstructions can be compromised if</w:t>
      </w:r>
      <w:r>
        <w:rPr>
          <w:rFonts w:ascii="Gill Sans MT" w:hAnsi="Gill Sans MT"/>
          <w:color w:val="222222"/>
        </w:rPr>
        <w:t xml:space="preserve"> pollen taxa are </w:t>
      </w:r>
      <w:r w:rsidRPr="00F55F7E">
        <w:rPr>
          <w:rFonts w:ascii="Gill Sans MT" w:hAnsi="Gill Sans MT"/>
          <w:color w:val="222222"/>
        </w:rPr>
        <w:t>not routinely identified across all the sites</w:t>
      </w:r>
      <w:r w:rsidR="00523A91">
        <w:rPr>
          <w:rFonts w:ascii="Gill Sans MT" w:hAnsi="Gill Sans MT"/>
          <w:color w:val="222222"/>
        </w:rPr>
        <w:t xml:space="preserve"> in a training data set because of uneven sampling of the climate space. Furthermore, s</w:t>
      </w:r>
      <w:r>
        <w:rPr>
          <w:rFonts w:ascii="Gill Sans MT" w:hAnsi="Gill Sans MT"/>
          <w:color w:val="222222"/>
        </w:rPr>
        <w:t xml:space="preserve">ome of the clean pollen types are rare and were recorded at too few sites </w:t>
      </w:r>
      <w:r w:rsidRPr="00F55F7E">
        <w:rPr>
          <w:rFonts w:ascii="Gill Sans MT" w:hAnsi="Gill Sans MT"/>
          <w:color w:val="222222"/>
        </w:rPr>
        <w:t>to allow the construction of robust relationships with climate.</w:t>
      </w:r>
      <w:r w:rsidR="00523A91">
        <w:rPr>
          <w:rFonts w:ascii="Gill Sans MT" w:hAnsi="Gill Sans MT"/>
          <w:color w:val="222222"/>
        </w:rPr>
        <w:t xml:space="preserve"> We therefore provide two </w:t>
      </w:r>
      <w:r w:rsidR="00744842">
        <w:rPr>
          <w:rFonts w:ascii="Gill Sans MT" w:hAnsi="Gill Sans MT"/>
          <w:color w:val="222222"/>
        </w:rPr>
        <w:t xml:space="preserve">date sets with the pollen combined to a higher taxonomic level. In the first ("INTERMEDIATE"), we preserved species-level identifications for trees, small trees and widespread erect shrubs but combined other taxa to genus level (Table </w:t>
      </w:r>
      <w:r w:rsidR="00895CF9">
        <w:rPr>
          <w:rFonts w:ascii="Gill Sans MT" w:hAnsi="Gill Sans MT"/>
          <w:color w:val="222222"/>
        </w:rPr>
        <w:t>1</w:t>
      </w:r>
      <w:r w:rsidR="00744842">
        <w:rPr>
          <w:rFonts w:ascii="Gill Sans MT" w:hAnsi="Gill Sans MT"/>
          <w:color w:val="222222"/>
        </w:rPr>
        <w:t xml:space="preserve">).  In the second ("AMALGAMATED"), woody species are </w:t>
      </w:r>
      <w:r w:rsidR="008020E1">
        <w:rPr>
          <w:rFonts w:ascii="Gill Sans MT" w:hAnsi="Gill Sans MT"/>
          <w:color w:val="222222"/>
        </w:rPr>
        <w:t xml:space="preserve">generally </w:t>
      </w:r>
      <w:r w:rsidR="00744842">
        <w:rPr>
          <w:rFonts w:ascii="Gill Sans MT" w:hAnsi="Gill Sans MT"/>
          <w:color w:val="222222"/>
        </w:rPr>
        <w:t xml:space="preserve">combined at genus level </w:t>
      </w:r>
      <w:r w:rsidR="008020E1">
        <w:rPr>
          <w:rFonts w:ascii="Gill Sans MT" w:hAnsi="Gill Sans MT"/>
          <w:color w:val="222222"/>
        </w:rPr>
        <w:t xml:space="preserve">and herbaceous species at sub-family or family level unless they are </w:t>
      </w:r>
      <w:proofErr w:type="spellStart"/>
      <w:r w:rsidR="008020E1">
        <w:rPr>
          <w:rFonts w:ascii="Gill Sans MT" w:hAnsi="Gill Sans MT"/>
          <w:color w:val="222222"/>
        </w:rPr>
        <w:t>palaynologically</w:t>
      </w:r>
      <w:proofErr w:type="spellEnd"/>
      <w:r w:rsidR="008020E1">
        <w:rPr>
          <w:rFonts w:ascii="Gill Sans MT" w:hAnsi="Gill Sans MT"/>
          <w:color w:val="222222"/>
        </w:rPr>
        <w:t xml:space="preserve"> distinctive and geographically widespread. The "AMALGAMATED" dataset consists </w:t>
      </w:r>
      <w:r w:rsidR="008020E1" w:rsidRPr="00F55F7E">
        <w:rPr>
          <w:rFonts w:ascii="Gill Sans MT" w:hAnsi="Gill Sans MT"/>
          <w:color w:val="222222"/>
        </w:rPr>
        <w:t xml:space="preserve">of </w:t>
      </w:r>
      <w:r w:rsidR="008020E1" w:rsidRPr="00F55F7E">
        <w:rPr>
          <w:rFonts w:ascii="Gill Sans MT" w:hAnsi="Gill Sans MT"/>
        </w:rPr>
        <w:t>[</w:t>
      </w:r>
      <w:proofErr w:type="spellStart"/>
      <w:r w:rsidR="008020E1" w:rsidRPr="00F55F7E">
        <w:rPr>
          <w:rFonts w:ascii="Gill Sans MT" w:hAnsi="Gill Sans MT"/>
          <w:highlight w:val="yellow"/>
        </w:rPr>
        <w:t>unique_pollen_taxa</w:t>
      </w:r>
      <w:proofErr w:type="spellEnd"/>
      <w:r w:rsidR="008020E1" w:rsidRPr="00F55F7E">
        <w:rPr>
          <w:rFonts w:ascii="Gill Sans MT" w:hAnsi="Gill Sans MT"/>
        </w:rPr>
        <w:t>] t</w:t>
      </w:r>
      <w:r w:rsidR="008020E1" w:rsidRPr="00F55F7E">
        <w:rPr>
          <w:rFonts w:ascii="Gill Sans MT" w:hAnsi="Gill Sans MT"/>
          <w:color w:val="222222"/>
        </w:rPr>
        <w:t xml:space="preserve">axa (Table </w:t>
      </w:r>
      <w:r w:rsidR="00895CF9">
        <w:rPr>
          <w:rFonts w:ascii="Gill Sans MT" w:hAnsi="Gill Sans MT"/>
          <w:color w:val="222222"/>
        </w:rPr>
        <w:t>1</w:t>
      </w:r>
      <w:r w:rsidR="008020E1" w:rsidRPr="00F55F7E">
        <w:rPr>
          <w:rFonts w:ascii="Gill Sans MT" w:hAnsi="Gill Sans MT"/>
          <w:color w:val="222222"/>
        </w:rPr>
        <w:t>)</w:t>
      </w:r>
      <w:r w:rsidR="008020E1">
        <w:rPr>
          <w:rFonts w:ascii="Gill Sans MT" w:hAnsi="Gill Sans MT"/>
          <w:color w:val="222222"/>
        </w:rPr>
        <w:t>.</w:t>
      </w:r>
    </w:p>
    <w:p w14:paraId="057C6B6B" w14:textId="11319309" w:rsidR="008020E1" w:rsidRDefault="008020E1" w:rsidP="008C4101">
      <w:pPr>
        <w:jc w:val="both"/>
        <w:rPr>
          <w:rFonts w:ascii="Gill Sans MT" w:hAnsi="Gill Sans MT"/>
          <w:color w:val="222222"/>
        </w:rPr>
      </w:pPr>
    </w:p>
    <w:p w14:paraId="35E27C5B" w14:textId="1B26F316" w:rsidR="008020E1" w:rsidRDefault="00182CD9" w:rsidP="008C4101">
      <w:pPr>
        <w:jc w:val="both"/>
        <w:rPr>
          <w:rFonts w:ascii="Gill Sans MT" w:hAnsi="Gill Sans MT"/>
          <w:color w:val="222222"/>
        </w:rPr>
      </w:pPr>
      <w:r>
        <w:rPr>
          <w:rFonts w:ascii="Gill Sans MT" w:hAnsi="Gill Sans MT"/>
          <w:color w:val="222222"/>
        </w:rPr>
        <w:t xml:space="preserve">To </w:t>
      </w:r>
      <w:r w:rsidR="00C744CB">
        <w:rPr>
          <w:rFonts w:ascii="Gill Sans MT" w:hAnsi="Gill Sans MT"/>
          <w:color w:val="222222"/>
        </w:rPr>
        <w:t>facilitate</w:t>
      </w:r>
      <w:r>
        <w:rPr>
          <w:rFonts w:ascii="Gill Sans MT" w:hAnsi="Gill Sans MT"/>
          <w:color w:val="222222"/>
        </w:rPr>
        <w:t xml:space="preserve"> the use of these data for climate and vegetation reconstructions, we provide </w:t>
      </w:r>
      <w:r w:rsidR="001A50BE">
        <w:rPr>
          <w:rFonts w:ascii="Gill Sans MT" w:hAnsi="Gill Sans MT"/>
          <w:color w:val="222222"/>
        </w:rPr>
        <w:t>estimates of the climate and the potential natural vegetation at each terrestrial site. We do not estimate these for marine records or from very large lakes (</w:t>
      </w:r>
      <w:proofErr w:type="gramStart"/>
      <w:r w:rsidR="001A50BE">
        <w:rPr>
          <w:rFonts w:ascii="Gill Sans MT" w:hAnsi="Gill Sans MT"/>
          <w:color w:val="222222"/>
        </w:rPr>
        <w:t>e.g.</w:t>
      </w:r>
      <w:proofErr w:type="gramEnd"/>
      <w:r w:rsidR="001A50BE">
        <w:rPr>
          <w:rFonts w:ascii="Gill Sans MT" w:hAnsi="Gill Sans MT"/>
          <w:color w:val="222222"/>
        </w:rPr>
        <w:t xml:space="preserve"> Caspian Sea) because the source area for such records is extremely large. </w:t>
      </w:r>
      <w:r w:rsidR="00995D1C" w:rsidRPr="00354EE3">
        <w:rPr>
          <w:rFonts w:ascii="Gill Sans MT" w:hAnsi="Gill Sans MT"/>
          <w:color w:val="222222"/>
          <w:highlight w:val="yellow"/>
        </w:rPr>
        <w:t xml:space="preserve">Modern climate data were derived from the Climate Research Unit CRU </w:t>
      </w:r>
      <w:r w:rsidR="004C7CBD">
        <w:rPr>
          <w:rFonts w:ascii="Gill Sans MT" w:hAnsi="Gill Sans MT"/>
          <w:color w:val="222222"/>
          <w:highlight w:val="yellow"/>
        </w:rPr>
        <w:t>TS4</w:t>
      </w:r>
      <w:r w:rsidR="004E749A">
        <w:rPr>
          <w:rFonts w:ascii="Gill Sans MT" w:hAnsi="Gill Sans MT"/>
          <w:color w:val="222222"/>
          <w:highlight w:val="yellow"/>
        </w:rPr>
        <w:t>.04</w:t>
      </w:r>
      <w:r w:rsidR="00995D1C" w:rsidRPr="00354EE3">
        <w:rPr>
          <w:rFonts w:ascii="Gill Sans MT" w:hAnsi="Gill Sans MT"/>
          <w:color w:val="222222"/>
          <w:highlight w:val="yellow"/>
        </w:rPr>
        <w:t xml:space="preserve"> data set, which provides monthly mean precipitation, </w:t>
      </w:r>
      <w:proofErr w:type="gramStart"/>
      <w:r w:rsidR="00995D1C" w:rsidRPr="00354EE3">
        <w:rPr>
          <w:rFonts w:ascii="Gill Sans MT" w:hAnsi="Gill Sans MT"/>
          <w:color w:val="222222"/>
          <w:highlight w:val="yellow"/>
        </w:rPr>
        <w:t>temperature</w:t>
      </w:r>
      <w:proofErr w:type="gramEnd"/>
      <w:r w:rsidR="00995D1C" w:rsidRPr="00354EE3">
        <w:rPr>
          <w:rFonts w:ascii="Gill Sans MT" w:hAnsi="Gill Sans MT"/>
          <w:color w:val="222222"/>
          <w:highlight w:val="yellow"/>
        </w:rPr>
        <w:t xml:space="preserve"> and fractional sunshine hours for the period </w:t>
      </w:r>
      <w:r w:rsidR="004E749A">
        <w:rPr>
          <w:rFonts w:ascii="Gill Sans MT" w:hAnsi="Gill Sans MT"/>
          <w:color w:val="222222"/>
          <w:highlight w:val="yellow"/>
        </w:rPr>
        <w:t>1961</w:t>
      </w:r>
      <w:r w:rsidR="00995D1C" w:rsidRPr="00354EE3">
        <w:rPr>
          <w:rFonts w:ascii="Gill Sans MT" w:hAnsi="Gill Sans MT"/>
          <w:color w:val="222222"/>
          <w:highlight w:val="yellow"/>
        </w:rPr>
        <w:t xml:space="preserve"> to </w:t>
      </w:r>
      <w:r w:rsidR="004E749A">
        <w:rPr>
          <w:rFonts w:ascii="Gill Sans MT" w:hAnsi="Gill Sans MT"/>
          <w:color w:val="222222"/>
          <w:highlight w:val="yellow"/>
        </w:rPr>
        <w:t>1990</w:t>
      </w:r>
      <w:r w:rsidR="00995D1C" w:rsidRPr="00354EE3">
        <w:rPr>
          <w:rFonts w:ascii="Gill Sans MT" w:hAnsi="Gill Sans MT"/>
          <w:color w:val="222222"/>
          <w:highlight w:val="yellow"/>
        </w:rPr>
        <w:t xml:space="preserve"> at </w:t>
      </w:r>
      <w:r w:rsidR="004E749A">
        <w:rPr>
          <w:rFonts w:ascii="Gill Sans MT" w:hAnsi="Gill Sans MT"/>
          <w:color w:val="222222"/>
          <w:highlight w:val="yellow"/>
        </w:rPr>
        <w:t>0.5 degrees</w:t>
      </w:r>
      <w:r w:rsidR="00995D1C" w:rsidRPr="00354EE3">
        <w:rPr>
          <w:rFonts w:ascii="Gill Sans MT" w:hAnsi="Gill Sans MT"/>
          <w:color w:val="222222"/>
          <w:highlight w:val="yellow"/>
        </w:rPr>
        <w:t xml:space="preserve"> spatial resolution</w:t>
      </w:r>
      <w:r w:rsidR="00354EE3" w:rsidRPr="00354EE3">
        <w:rPr>
          <w:rFonts w:ascii="Gill Sans MT" w:hAnsi="Gill Sans MT"/>
          <w:color w:val="222222"/>
          <w:highlight w:val="yellow"/>
        </w:rPr>
        <w:t xml:space="preserve"> (</w:t>
      </w:r>
      <w:r w:rsidR="004C7CBD">
        <w:rPr>
          <w:rFonts w:ascii="Gill Sans MT" w:hAnsi="Gill Sans MT"/>
          <w:color w:val="222222"/>
          <w:highlight w:val="yellow"/>
        </w:rPr>
        <w:t>Harris et al., 2020</w:t>
      </w:r>
      <w:r w:rsidR="00354EE3" w:rsidRPr="00354EE3">
        <w:rPr>
          <w:rFonts w:ascii="Gill Sans MT" w:hAnsi="Gill Sans MT"/>
          <w:color w:val="222222"/>
          <w:highlight w:val="yellow"/>
        </w:rPr>
        <w:t>)</w:t>
      </w:r>
      <w:r w:rsidR="00995D1C" w:rsidRPr="00354EE3">
        <w:rPr>
          <w:rFonts w:ascii="Gill Sans MT" w:hAnsi="Gill Sans MT"/>
          <w:color w:val="222222"/>
          <w:highlight w:val="yellow"/>
        </w:rPr>
        <w:t xml:space="preserve">. We used geographically weighted regression using latitude, </w:t>
      </w:r>
      <w:proofErr w:type="gramStart"/>
      <w:r w:rsidR="00995D1C" w:rsidRPr="00354EE3">
        <w:rPr>
          <w:rFonts w:ascii="Gill Sans MT" w:hAnsi="Gill Sans MT"/>
          <w:color w:val="222222"/>
          <w:highlight w:val="yellow"/>
        </w:rPr>
        <w:t>longitude</w:t>
      </w:r>
      <w:proofErr w:type="gramEnd"/>
      <w:r w:rsidR="00995D1C" w:rsidRPr="00354EE3">
        <w:rPr>
          <w:rFonts w:ascii="Gill Sans MT" w:hAnsi="Gill Sans MT"/>
          <w:color w:val="222222"/>
          <w:highlight w:val="yellow"/>
        </w:rPr>
        <w:t xml:space="preserve"> and elevation as predictors to obtain the climate at the location and elevation of each pollen site</w:t>
      </w:r>
      <w:r w:rsidR="00895CF9">
        <w:rPr>
          <w:rFonts w:ascii="Gill Sans MT" w:hAnsi="Gill Sans MT"/>
          <w:color w:val="222222"/>
          <w:highlight w:val="yellow"/>
        </w:rPr>
        <w:t xml:space="preserve"> and </w:t>
      </w:r>
      <w:r w:rsidR="004E749A">
        <w:rPr>
          <w:rFonts w:ascii="Gill Sans MT" w:hAnsi="Gill Sans MT"/>
          <w:color w:val="222222"/>
          <w:highlight w:val="yellow"/>
        </w:rPr>
        <w:t>calculated</w:t>
      </w:r>
      <w:r w:rsidR="00895CF9">
        <w:rPr>
          <w:rFonts w:ascii="Gill Sans MT" w:hAnsi="Gill Sans MT"/>
          <w:color w:val="222222"/>
          <w:highlight w:val="yellow"/>
        </w:rPr>
        <w:t xml:space="preserve"> mean annual precipitation (MAP) and mean annual temperature (MAT) at each site</w:t>
      </w:r>
      <w:r w:rsidR="00995D1C" w:rsidRPr="00354EE3">
        <w:rPr>
          <w:rFonts w:ascii="Gill Sans MT" w:hAnsi="Gill Sans MT"/>
          <w:color w:val="222222"/>
          <w:highlight w:val="yellow"/>
        </w:rPr>
        <w:t>.</w:t>
      </w:r>
      <w:r w:rsidR="00354EE3" w:rsidRPr="00354EE3">
        <w:rPr>
          <w:rFonts w:ascii="Gill Sans MT" w:hAnsi="Gill Sans MT"/>
          <w:color w:val="222222"/>
          <w:highlight w:val="yellow"/>
        </w:rPr>
        <w:t xml:space="preserve"> We then calculated bioclimatic variables using these data, specifically mean temperature of the coldest month</w:t>
      </w:r>
      <w:r w:rsidR="00895CF9">
        <w:rPr>
          <w:rFonts w:ascii="Gill Sans MT" w:hAnsi="Gill Sans MT"/>
          <w:color w:val="222222"/>
          <w:highlight w:val="yellow"/>
        </w:rPr>
        <w:t xml:space="preserve"> (MTCO)</w:t>
      </w:r>
      <w:r w:rsidR="00354EE3" w:rsidRPr="00354EE3">
        <w:rPr>
          <w:rFonts w:ascii="Gill Sans MT" w:hAnsi="Gill Sans MT"/>
          <w:color w:val="222222"/>
          <w:highlight w:val="yellow"/>
        </w:rPr>
        <w:t xml:space="preserve">, </w:t>
      </w:r>
      <w:r w:rsidR="00895CF9">
        <w:rPr>
          <w:rFonts w:ascii="Gill Sans MT" w:hAnsi="Gill Sans MT"/>
          <w:color w:val="222222"/>
          <w:highlight w:val="yellow"/>
        </w:rPr>
        <w:t xml:space="preserve">mean temperature of the warmest month (MTWA) growing degree says above a baseline of 0°C (gdd0), and a moisture index (MI) </w:t>
      </w:r>
      <w:r w:rsidR="00A029D5">
        <w:rPr>
          <w:rFonts w:ascii="Gill Sans MT" w:hAnsi="Gill Sans MT"/>
          <w:color w:val="222222"/>
          <w:highlight w:val="yellow"/>
        </w:rPr>
        <w:t xml:space="preserve">calculated as </w:t>
      </w:r>
      <w:r w:rsidR="004E749A">
        <w:rPr>
          <w:rFonts w:ascii="Gill Sans MT" w:hAnsi="Gill Sans MT"/>
          <w:color w:val="222222"/>
          <w:highlight w:val="yellow"/>
        </w:rPr>
        <w:t>the ratio</w:t>
      </w:r>
      <w:r w:rsidR="00A029D5">
        <w:rPr>
          <w:rFonts w:ascii="Gill Sans MT" w:hAnsi="Gill Sans MT"/>
          <w:color w:val="222222"/>
          <w:highlight w:val="yellow"/>
        </w:rPr>
        <w:t xml:space="preserve"> of annual precipitation to the estimated annual equilibrium evapotranspiration</w:t>
      </w:r>
      <w:r w:rsidR="00354EE3" w:rsidRPr="00354EE3">
        <w:rPr>
          <w:rFonts w:ascii="Gill Sans MT" w:hAnsi="Gill Sans MT"/>
          <w:color w:val="222222"/>
          <w:highlight w:val="yellow"/>
        </w:rPr>
        <w:t xml:space="preserve">, using the Simple Process-Led Algorithms for Simulating Habitats (SPLASH) model (Davis et al., 2017). </w:t>
      </w:r>
      <w:r w:rsidR="00354EE3">
        <w:rPr>
          <w:rFonts w:ascii="Gill Sans MT" w:hAnsi="Gill Sans MT"/>
          <w:color w:val="222222"/>
          <w:highlight w:val="yellow"/>
        </w:rPr>
        <w:t xml:space="preserve">The climate variables were chosen because they reflect distinctive physiological controls on plant growth. </w:t>
      </w:r>
      <w:r w:rsidR="00354EE3" w:rsidRPr="00354EE3">
        <w:rPr>
          <w:rFonts w:ascii="Gill Sans MT" w:hAnsi="Gill Sans MT"/>
          <w:color w:val="222222"/>
          <w:highlight w:val="yellow"/>
        </w:rPr>
        <w:t xml:space="preserve">The </w:t>
      </w:r>
      <w:r w:rsidR="001A50BE" w:rsidRPr="00354EE3">
        <w:rPr>
          <w:rFonts w:ascii="Gill Sans MT" w:hAnsi="Gill Sans MT"/>
          <w:color w:val="222222"/>
          <w:highlight w:val="yellow"/>
        </w:rPr>
        <w:t xml:space="preserve">modern potential natural vegetation (PNV) </w:t>
      </w:r>
      <w:r w:rsidR="00995D1C" w:rsidRPr="00354EE3">
        <w:rPr>
          <w:rFonts w:ascii="Gill Sans MT" w:hAnsi="Gill Sans MT"/>
          <w:color w:val="222222"/>
          <w:highlight w:val="yellow"/>
        </w:rPr>
        <w:t xml:space="preserve">at each pollen site </w:t>
      </w:r>
      <w:r w:rsidR="001A50BE" w:rsidRPr="00354EE3">
        <w:rPr>
          <w:rFonts w:ascii="Gill Sans MT" w:hAnsi="Gill Sans MT"/>
          <w:color w:val="222222"/>
          <w:highlight w:val="yellow"/>
        </w:rPr>
        <w:t xml:space="preserve">was extracted from an updated version of the Global PNV map produced by </w:t>
      </w:r>
      <w:proofErr w:type="spellStart"/>
      <w:r w:rsidR="001A50BE" w:rsidRPr="00354EE3">
        <w:rPr>
          <w:rFonts w:ascii="Gill Sans MT" w:hAnsi="Gill Sans MT"/>
          <w:color w:val="222222"/>
          <w:highlight w:val="yellow"/>
        </w:rPr>
        <w:t>Hengl</w:t>
      </w:r>
      <w:proofErr w:type="spellEnd"/>
      <w:r w:rsidR="001A50BE" w:rsidRPr="00354EE3">
        <w:rPr>
          <w:rFonts w:ascii="Gill Sans MT" w:hAnsi="Gill Sans MT"/>
          <w:color w:val="222222"/>
          <w:highlight w:val="yellow"/>
        </w:rPr>
        <w:t xml:space="preserve"> et al. (2018).  The original version of this map had a resolution of 1 km; the updated version has a resolution of 250m.</w:t>
      </w:r>
      <w:r w:rsidR="001A50BE">
        <w:rPr>
          <w:rFonts w:ascii="Gill Sans MT" w:hAnsi="Gill Sans MT"/>
          <w:color w:val="222222"/>
        </w:rPr>
        <w:t xml:space="preserve"> </w:t>
      </w:r>
      <w:r w:rsidR="004E749A">
        <w:rPr>
          <w:rFonts w:ascii="Gill Sans MT" w:hAnsi="Gill Sans MT"/>
          <w:color w:val="222222"/>
        </w:rPr>
        <w:t>See Appendix 1 for a step by step of the derivation of the climate variables.</w:t>
      </w:r>
    </w:p>
    <w:p w14:paraId="0668335B" w14:textId="77777777" w:rsidR="0006732A" w:rsidRDefault="0006732A" w:rsidP="00B12681">
      <w:pPr>
        <w:jc w:val="both"/>
        <w:rPr>
          <w:rFonts w:ascii="Gill Sans MT" w:eastAsia="Gill Sans" w:hAnsi="Gill Sans MT" w:cs="Gill Sans"/>
          <w:b/>
          <w:color w:val="000000"/>
        </w:rPr>
      </w:pPr>
    </w:p>
    <w:p w14:paraId="41E2E47D" w14:textId="383C31C7" w:rsidR="0034214B" w:rsidRPr="00310EC3" w:rsidRDefault="00C773BF" w:rsidP="0034214B">
      <w:pPr>
        <w:jc w:val="both"/>
        <w:rPr>
          <w:rFonts w:ascii="Gill Sans MT" w:eastAsia="Gill Sans" w:hAnsi="Gill Sans MT" w:cs="Gill Sans"/>
          <w:color w:val="000000"/>
        </w:rPr>
      </w:pPr>
      <w:r w:rsidRPr="00F55F7E">
        <w:rPr>
          <w:rFonts w:ascii="Gill Sans MT" w:hAnsi="Gill Sans MT"/>
          <w:b/>
        </w:rPr>
        <w:t>File structure</w:t>
      </w:r>
      <w:r w:rsidR="003C2CE7" w:rsidRPr="00F55F7E">
        <w:rPr>
          <w:rFonts w:ascii="Gill Sans MT" w:hAnsi="Gill Sans MT"/>
          <w:b/>
        </w:rPr>
        <w:t xml:space="preserve">: </w:t>
      </w:r>
      <w:r w:rsidR="00804EBD" w:rsidRPr="00310EC3">
        <w:rPr>
          <w:rFonts w:ascii="Gill Sans MT" w:hAnsi="Gill Sans MT"/>
          <w:lang w:eastAsia="zh-CN"/>
        </w:rPr>
        <w:t xml:space="preserve">The data </w:t>
      </w:r>
      <w:r w:rsidR="004C488F" w:rsidRPr="00310EC3">
        <w:rPr>
          <w:rFonts w:ascii="Gill Sans MT" w:hAnsi="Gill Sans MT"/>
          <w:lang w:eastAsia="zh-CN"/>
        </w:rPr>
        <w:t xml:space="preserve">are stored in a </w:t>
      </w:r>
      <w:r w:rsidR="004C488F" w:rsidRPr="00310EC3">
        <w:rPr>
          <w:rFonts w:ascii="Gill Sans MT" w:eastAsia="Gill Sans" w:hAnsi="Gill Sans MT" w:cs="Gill Sans"/>
          <w:color w:val="000000"/>
        </w:rPr>
        <w:t xml:space="preserve">relational database (MySQL), which consists of </w:t>
      </w:r>
      <w:r w:rsidR="003D2D12" w:rsidRPr="00310EC3">
        <w:rPr>
          <w:rFonts w:ascii="Gill Sans MT" w:eastAsia="Gill Sans" w:hAnsi="Gill Sans MT" w:cs="Gill Sans"/>
          <w:color w:val="000000"/>
        </w:rPr>
        <w:t>4</w:t>
      </w:r>
      <w:r w:rsidR="004C488F" w:rsidRPr="00310EC3">
        <w:rPr>
          <w:rFonts w:ascii="Gill Sans MT" w:eastAsia="Gill Sans" w:hAnsi="Gill Sans MT" w:cs="Gill Sans"/>
          <w:color w:val="000000"/>
        </w:rPr>
        <w:t xml:space="preserve"> linked tables, specifically</w:t>
      </w:r>
      <w:r w:rsidR="003D2D12" w:rsidRPr="00310EC3">
        <w:rPr>
          <w:rFonts w:ascii="Gill Sans MT" w:eastAsia="Gill Sans" w:hAnsi="Gill Sans MT" w:cs="Gill Sans"/>
          <w:color w:val="000000"/>
        </w:rPr>
        <w:t>:</w:t>
      </w:r>
      <w:r w:rsidR="004C488F" w:rsidRPr="00310EC3">
        <w:rPr>
          <w:rFonts w:ascii="Gill Sans MT" w:eastAsia="Gill Sans" w:hAnsi="Gill Sans MT" w:cs="Gill Sans"/>
          <w:color w:val="000000"/>
        </w:rPr>
        <w:t xml:space="preserve"> "entity", "</w:t>
      </w:r>
      <w:r w:rsidR="003D2D12" w:rsidRPr="00310EC3">
        <w:rPr>
          <w:rFonts w:ascii="Gill Sans MT" w:eastAsia="Gill Sans" w:hAnsi="Gill Sans MT" w:cs="Gill Sans"/>
          <w:color w:val="000000"/>
        </w:rPr>
        <w:t>climate</w:t>
      </w:r>
      <w:r w:rsidR="004C488F" w:rsidRPr="00310EC3">
        <w:rPr>
          <w:rFonts w:ascii="Gill Sans MT" w:eastAsia="Gill Sans" w:hAnsi="Gill Sans MT" w:cs="Gill Sans"/>
          <w:color w:val="000000"/>
        </w:rPr>
        <w:t>", "</w:t>
      </w:r>
      <w:proofErr w:type="spellStart"/>
      <w:r w:rsidR="003D2D12" w:rsidRPr="00310EC3">
        <w:rPr>
          <w:rFonts w:ascii="Gill Sans MT" w:eastAsia="Gill Sans" w:hAnsi="Gill Sans MT" w:cs="Gill Sans"/>
          <w:color w:val="000000"/>
        </w:rPr>
        <w:t>taxon_name</w:t>
      </w:r>
      <w:proofErr w:type="spellEnd"/>
      <w:r w:rsidR="004C488F" w:rsidRPr="00310EC3">
        <w:rPr>
          <w:rFonts w:ascii="Gill Sans MT" w:eastAsia="Gill Sans" w:hAnsi="Gill Sans MT" w:cs="Gill Sans"/>
          <w:color w:val="000000"/>
        </w:rPr>
        <w:t>"</w:t>
      </w:r>
      <w:r w:rsidR="003D2D12" w:rsidRPr="00310EC3">
        <w:rPr>
          <w:rFonts w:ascii="Gill Sans MT" w:eastAsia="Gill Sans" w:hAnsi="Gill Sans MT" w:cs="Gill Sans"/>
          <w:color w:val="000000"/>
        </w:rPr>
        <w:t xml:space="preserve"> and </w:t>
      </w:r>
      <w:r w:rsidR="004C488F" w:rsidRPr="00310EC3">
        <w:rPr>
          <w:rFonts w:ascii="Gill Sans MT" w:eastAsia="Gill Sans" w:hAnsi="Gill Sans MT" w:cs="Gill Sans"/>
          <w:color w:val="000000"/>
        </w:rPr>
        <w:t>"</w:t>
      </w:r>
      <w:proofErr w:type="spellStart"/>
      <w:r w:rsidR="003D2D12" w:rsidRPr="00310EC3">
        <w:rPr>
          <w:rFonts w:ascii="Gill Sans MT" w:eastAsia="Gill Sans" w:hAnsi="Gill Sans MT" w:cs="Gill Sans"/>
          <w:color w:val="000000"/>
        </w:rPr>
        <w:t>pollen_count</w:t>
      </w:r>
      <w:proofErr w:type="spellEnd"/>
      <w:r w:rsidR="004C488F" w:rsidRPr="00310EC3">
        <w:rPr>
          <w:rFonts w:ascii="Gill Sans MT" w:eastAsia="Gill Sans" w:hAnsi="Gill Sans MT" w:cs="Gill Sans"/>
          <w:color w:val="000000"/>
        </w:rPr>
        <w:t>"</w:t>
      </w:r>
      <w:r w:rsidR="00310EC3">
        <w:rPr>
          <w:rFonts w:ascii="Gill Sans MT" w:eastAsia="Gill Sans" w:hAnsi="Gill Sans MT" w:cs="Gill Sans"/>
          <w:color w:val="000000"/>
        </w:rPr>
        <w:t xml:space="preserve"> </w:t>
      </w:r>
      <w:r w:rsidR="00310EC3" w:rsidRPr="00310EC3">
        <w:rPr>
          <w:rFonts w:ascii="Gill Sans MT" w:eastAsia="Gill Sans" w:hAnsi="Gill Sans MT" w:cs="Gill Sans"/>
          <w:color w:val="000000"/>
          <w:highlight w:val="yellow"/>
        </w:rPr>
        <w:t xml:space="preserve">(Figure </w:t>
      </w:r>
      <w:r w:rsidR="00484E09">
        <w:rPr>
          <w:rFonts w:ascii="Gill Sans MT" w:eastAsia="Gill Sans" w:hAnsi="Gill Sans MT" w:cs="Gill Sans"/>
          <w:color w:val="000000"/>
          <w:highlight w:val="yellow"/>
        </w:rPr>
        <w:t>1</w:t>
      </w:r>
      <w:r w:rsidR="00310EC3" w:rsidRPr="00310EC3">
        <w:rPr>
          <w:rFonts w:ascii="Gill Sans MT" w:eastAsia="Gill Sans" w:hAnsi="Gill Sans MT" w:cs="Gill Sans"/>
          <w:color w:val="000000"/>
          <w:highlight w:val="yellow"/>
        </w:rPr>
        <w:t>)</w:t>
      </w:r>
      <w:r w:rsidR="003D2D12" w:rsidRPr="00310EC3">
        <w:rPr>
          <w:rFonts w:ascii="Gill Sans MT" w:eastAsia="Gill Sans" w:hAnsi="Gill Sans MT" w:cs="Gill Sans"/>
          <w:color w:val="000000"/>
        </w:rPr>
        <w:t>. The database is also stored as 4 flat CSV files:</w:t>
      </w:r>
    </w:p>
    <w:p w14:paraId="25EC0585" w14:textId="7E4C6502" w:rsidR="0034214B" w:rsidRPr="00310EC3" w:rsidRDefault="003035CB" w:rsidP="0034214B">
      <w:pPr>
        <w:pStyle w:val="ListParagraph"/>
        <w:numPr>
          <w:ilvl w:val="0"/>
          <w:numId w:val="1"/>
        </w:numPr>
        <w:jc w:val="both"/>
        <w:rPr>
          <w:rFonts w:ascii="Gill Sans MT" w:hAnsi="Gill Sans MT"/>
          <w:lang w:eastAsia="zh-CN"/>
        </w:rPr>
      </w:pPr>
      <w:r w:rsidRPr="00310EC3">
        <w:rPr>
          <w:rFonts w:ascii="Gill Sans MT" w:eastAsia="Gill Sans" w:hAnsi="Gill Sans MT" w:cs="Gill Sans"/>
          <w:color w:val="000000"/>
        </w:rPr>
        <w:lastRenderedPageBreak/>
        <w:t>"</w:t>
      </w:r>
      <w:r w:rsidR="003D2D12" w:rsidRPr="00310EC3">
        <w:rPr>
          <w:rFonts w:ascii="Gill Sans MT" w:eastAsia="Gill Sans" w:hAnsi="Gill Sans MT" w:cs="Gill Sans"/>
          <w:color w:val="000000"/>
        </w:rPr>
        <w:t>smpdsv2_metadata.csv</w:t>
      </w:r>
      <w:r w:rsidRPr="00310EC3">
        <w:rPr>
          <w:rFonts w:ascii="Gill Sans MT" w:eastAsia="Gill Sans" w:hAnsi="Gill Sans MT" w:cs="Gill Sans"/>
          <w:color w:val="000000"/>
        </w:rPr>
        <w:t>"</w:t>
      </w:r>
      <w:r w:rsidR="0034214B" w:rsidRPr="00310EC3">
        <w:rPr>
          <w:rFonts w:ascii="Gill Sans MT" w:eastAsia="Gill Sans" w:hAnsi="Gill Sans MT" w:cs="Gill Sans"/>
          <w:color w:val="000000"/>
        </w:rPr>
        <w:t>:</w:t>
      </w:r>
      <w:r w:rsidR="003D2D12" w:rsidRPr="00310EC3">
        <w:rPr>
          <w:rFonts w:ascii="Gill Sans MT" w:eastAsia="Gill Sans" w:hAnsi="Gill Sans MT" w:cs="Gill Sans"/>
          <w:color w:val="000000"/>
        </w:rPr>
        <w:t xml:space="preserve"> combines the "entity"</w:t>
      </w:r>
      <w:r w:rsidRPr="00310EC3">
        <w:rPr>
          <w:rFonts w:ascii="Gill Sans MT" w:eastAsia="Gill Sans" w:hAnsi="Gill Sans MT" w:cs="Gill Sans"/>
          <w:color w:val="000000"/>
        </w:rPr>
        <w:t xml:space="preserve"> and "climate" tables</w:t>
      </w:r>
    </w:p>
    <w:p w14:paraId="0B439828" w14:textId="10AFE073" w:rsidR="0034214B" w:rsidRPr="00310EC3" w:rsidRDefault="003035CB" w:rsidP="0034214B">
      <w:pPr>
        <w:pStyle w:val="ListParagraph"/>
        <w:numPr>
          <w:ilvl w:val="0"/>
          <w:numId w:val="1"/>
        </w:numPr>
        <w:jc w:val="both"/>
        <w:rPr>
          <w:rFonts w:ascii="Gill Sans MT" w:hAnsi="Gill Sans MT"/>
          <w:lang w:eastAsia="zh-CN"/>
        </w:rPr>
      </w:pPr>
      <w:r w:rsidRPr="00310EC3">
        <w:rPr>
          <w:rFonts w:ascii="Gill Sans MT" w:eastAsia="Gill Sans" w:hAnsi="Gill Sans MT" w:cs="Gill Sans"/>
          <w:color w:val="000000"/>
        </w:rPr>
        <w:t>"smpdsv2_</w:t>
      </w:r>
      <w:r w:rsidR="003D2D12" w:rsidRPr="00310EC3">
        <w:rPr>
          <w:rFonts w:ascii="Gill Sans MT" w:eastAsia="Gill Sans" w:hAnsi="Gill Sans MT" w:cs="Gill Sans"/>
          <w:color w:val="000000"/>
        </w:rPr>
        <w:t>pollen_count</w:t>
      </w:r>
      <w:r w:rsidR="0034214B" w:rsidRPr="00310EC3">
        <w:rPr>
          <w:rFonts w:ascii="Gill Sans MT" w:eastAsia="Gill Sans" w:hAnsi="Gill Sans MT" w:cs="Gill Sans"/>
          <w:color w:val="000000"/>
        </w:rPr>
        <w:t>s</w:t>
      </w:r>
      <w:r w:rsidRPr="00310EC3">
        <w:rPr>
          <w:rFonts w:ascii="Gill Sans MT" w:eastAsia="Gill Sans" w:hAnsi="Gill Sans MT" w:cs="Gill Sans"/>
          <w:color w:val="000000"/>
        </w:rPr>
        <w:t>_clean.csv"</w:t>
      </w:r>
      <w:r w:rsidR="0034214B" w:rsidRPr="00310EC3">
        <w:rPr>
          <w:rFonts w:ascii="Gill Sans MT" w:eastAsia="Gill Sans" w:hAnsi="Gill Sans MT" w:cs="Gill Sans"/>
          <w:color w:val="000000"/>
        </w:rPr>
        <w:t xml:space="preserve">: </w:t>
      </w:r>
      <w:r w:rsidRPr="00310EC3">
        <w:rPr>
          <w:rFonts w:ascii="Gill Sans MT" w:eastAsia="Gill Sans" w:hAnsi="Gill Sans MT" w:cs="Gill Sans"/>
          <w:color w:val="000000"/>
        </w:rPr>
        <w:t>contains the clean version of the pollen counts</w:t>
      </w:r>
      <w:r w:rsidR="00896D58" w:rsidRPr="00310EC3">
        <w:rPr>
          <w:rFonts w:ascii="Gill Sans MT" w:eastAsia="Gill Sans" w:hAnsi="Gill Sans MT" w:cs="Gill Sans"/>
          <w:color w:val="000000"/>
        </w:rPr>
        <w:t xml:space="preserve">, where each row represents the samples and the columns </w:t>
      </w:r>
      <w:proofErr w:type="gramStart"/>
      <w:r w:rsidR="00896D58" w:rsidRPr="00310EC3">
        <w:rPr>
          <w:rFonts w:ascii="Gill Sans MT" w:eastAsia="Gill Sans" w:hAnsi="Gill Sans MT" w:cs="Gill Sans"/>
          <w:color w:val="000000"/>
        </w:rPr>
        <w:t>are:</w:t>
      </w:r>
      <w:proofErr w:type="gramEnd"/>
      <w:r w:rsidR="00896D58" w:rsidRPr="00310EC3">
        <w:rPr>
          <w:rFonts w:ascii="Gill Sans MT" w:eastAsia="Gill Sans" w:hAnsi="Gill Sans MT" w:cs="Gill Sans"/>
          <w:color w:val="000000"/>
        </w:rPr>
        <w:t xml:space="preserve"> ID_SAMPLE, taxon</w:t>
      </w:r>
      <w:r w:rsidR="00896D58" w:rsidRPr="00310EC3">
        <w:rPr>
          <w:rFonts w:ascii="Gill Sans MT" w:eastAsia="Gill Sans" w:hAnsi="Gill Sans MT" w:cs="Gill Sans"/>
          <w:color w:val="000000"/>
          <w:vertAlign w:val="subscript"/>
        </w:rPr>
        <w:t>1</w:t>
      </w:r>
      <w:r w:rsidR="00896D58" w:rsidRPr="00310EC3">
        <w:rPr>
          <w:rFonts w:ascii="Gill Sans MT" w:eastAsia="Gill Sans" w:hAnsi="Gill Sans MT" w:cs="Gill Sans"/>
          <w:color w:val="000000"/>
        </w:rPr>
        <w:t>, taxon</w:t>
      </w:r>
      <w:r w:rsidR="00896D58" w:rsidRPr="00310EC3">
        <w:rPr>
          <w:rFonts w:ascii="Gill Sans MT" w:eastAsia="Gill Sans" w:hAnsi="Gill Sans MT" w:cs="Gill Sans"/>
          <w:color w:val="000000"/>
          <w:vertAlign w:val="subscript"/>
        </w:rPr>
        <w:t>2</w:t>
      </w:r>
      <w:r w:rsidR="00896D58" w:rsidRPr="00310EC3">
        <w:rPr>
          <w:rFonts w:ascii="Gill Sans MT" w:eastAsia="Gill Sans" w:hAnsi="Gill Sans MT" w:cs="Gill Sans"/>
          <w:color w:val="000000"/>
        </w:rPr>
        <w:t xml:space="preserve">, …, </w:t>
      </w:r>
      <w:proofErr w:type="spellStart"/>
      <w:r w:rsidR="00896D58" w:rsidRPr="00310EC3">
        <w:rPr>
          <w:rFonts w:ascii="Gill Sans MT" w:eastAsia="Gill Sans" w:hAnsi="Gill Sans MT" w:cs="Gill Sans"/>
          <w:color w:val="000000"/>
        </w:rPr>
        <w:t>taxon</w:t>
      </w:r>
      <w:r w:rsidR="00896D58" w:rsidRPr="00310EC3">
        <w:rPr>
          <w:rFonts w:ascii="Gill Sans MT" w:eastAsia="Gill Sans" w:hAnsi="Gill Sans MT" w:cs="Gill Sans"/>
          <w:color w:val="000000"/>
          <w:vertAlign w:val="subscript"/>
        </w:rPr>
        <w:t>k</w:t>
      </w:r>
      <w:proofErr w:type="spellEnd"/>
    </w:p>
    <w:p w14:paraId="57ADB63A" w14:textId="38F21E67" w:rsidR="00896D58" w:rsidRPr="00310EC3" w:rsidRDefault="003035CB" w:rsidP="006B39D9">
      <w:pPr>
        <w:pStyle w:val="ListParagraph"/>
        <w:numPr>
          <w:ilvl w:val="0"/>
          <w:numId w:val="1"/>
        </w:numPr>
        <w:jc w:val="both"/>
        <w:rPr>
          <w:rFonts w:ascii="Gill Sans MT" w:hAnsi="Gill Sans MT"/>
          <w:lang w:eastAsia="zh-CN"/>
        </w:rPr>
      </w:pPr>
      <w:r w:rsidRPr="00310EC3">
        <w:rPr>
          <w:rFonts w:ascii="Gill Sans MT" w:eastAsia="Gill Sans" w:hAnsi="Gill Sans MT" w:cs="Gill Sans"/>
          <w:color w:val="000000"/>
        </w:rPr>
        <w:t>"smpdsv2_</w:t>
      </w:r>
      <w:r w:rsidR="003D2D12" w:rsidRPr="00310EC3">
        <w:rPr>
          <w:rFonts w:ascii="Gill Sans MT" w:eastAsia="Gill Sans" w:hAnsi="Gill Sans MT" w:cs="Gill Sans"/>
          <w:color w:val="000000"/>
        </w:rPr>
        <w:t>pollen_count</w:t>
      </w:r>
      <w:r w:rsidR="0034214B" w:rsidRPr="00310EC3">
        <w:rPr>
          <w:rFonts w:ascii="Gill Sans MT" w:eastAsia="Gill Sans" w:hAnsi="Gill Sans MT" w:cs="Gill Sans"/>
          <w:color w:val="000000"/>
        </w:rPr>
        <w:t>s</w:t>
      </w:r>
      <w:r w:rsidRPr="00310EC3">
        <w:rPr>
          <w:rFonts w:ascii="Gill Sans MT" w:eastAsia="Gill Sans" w:hAnsi="Gill Sans MT" w:cs="Gill Sans"/>
          <w:color w:val="000000"/>
        </w:rPr>
        <w:t>_intermediate.csv"</w:t>
      </w:r>
      <w:r w:rsidR="0034214B" w:rsidRPr="00310EC3">
        <w:rPr>
          <w:rFonts w:ascii="Gill Sans MT" w:eastAsia="Gill Sans" w:hAnsi="Gill Sans MT" w:cs="Gill Sans"/>
          <w:color w:val="000000"/>
        </w:rPr>
        <w:t xml:space="preserve">: </w:t>
      </w:r>
      <w:r w:rsidRPr="00310EC3">
        <w:rPr>
          <w:rFonts w:ascii="Gill Sans MT" w:eastAsia="Gill Sans" w:hAnsi="Gill Sans MT" w:cs="Gill Sans"/>
          <w:color w:val="000000"/>
        </w:rPr>
        <w:t>contains the intermediate version of the pollen counts</w:t>
      </w:r>
      <w:r w:rsidR="00896D58" w:rsidRPr="00310EC3">
        <w:rPr>
          <w:rFonts w:ascii="Gill Sans MT" w:eastAsia="Gill Sans" w:hAnsi="Gill Sans MT" w:cs="Gill Sans"/>
          <w:color w:val="000000"/>
        </w:rPr>
        <w:t xml:space="preserve">, where each row represents the samples and the columns </w:t>
      </w:r>
      <w:proofErr w:type="gramStart"/>
      <w:r w:rsidR="00896D58" w:rsidRPr="00310EC3">
        <w:rPr>
          <w:rFonts w:ascii="Gill Sans MT" w:eastAsia="Gill Sans" w:hAnsi="Gill Sans MT" w:cs="Gill Sans"/>
          <w:color w:val="000000"/>
        </w:rPr>
        <w:t>are:</w:t>
      </w:r>
      <w:proofErr w:type="gramEnd"/>
      <w:r w:rsidR="00896D58" w:rsidRPr="00310EC3">
        <w:rPr>
          <w:rFonts w:ascii="Gill Sans MT" w:eastAsia="Gill Sans" w:hAnsi="Gill Sans MT" w:cs="Gill Sans"/>
          <w:color w:val="000000"/>
        </w:rPr>
        <w:t xml:space="preserve"> ID_SAMPLE, taxon</w:t>
      </w:r>
      <w:r w:rsidR="00896D58" w:rsidRPr="00310EC3">
        <w:rPr>
          <w:rFonts w:ascii="Gill Sans MT" w:eastAsia="Gill Sans" w:hAnsi="Gill Sans MT" w:cs="Gill Sans"/>
          <w:color w:val="000000"/>
          <w:vertAlign w:val="subscript"/>
        </w:rPr>
        <w:t>1</w:t>
      </w:r>
      <w:r w:rsidR="00896D58" w:rsidRPr="00310EC3">
        <w:rPr>
          <w:rFonts w:ascii="Gill Sans MT" w:eastAsia="Gill Sans" w:hAnsi="Gill Sans MT" w:cs="Gill Sans"/>
          <w:color w:val="000000"/>
        </w:rPr>
        <w:t>, taxon</w:t>
      </w:r>
      <w:r w:rsidR="00896D58" w:rsidRPr="00310EC3">
        <w:rPr>
          <w:rFonts w:ascii="Gill Sans MT" w:eastAsia="Gill Sans" w:hAnsi="Gill Sans MT" w:cs="Gill Sans"/>
          <w:color w:val="000000"/>
          <w:vertAlign w:val="subscript"/>
        </w:rPr>
        <w:t>2</w:t>
      </w:r>
      <w:r w:rsidR="00896D58" w:rsidRPr="00310EC3">
        <w:rPr>
          <w:rFonts w:ascii="Gill Sans MT" w:eastAsia="Gill Sans" w:hAnsi="Gill Sans MT" w:cs="Gill Sans"/>
          <w:color w:val="000000"/>
        </w:rPr>
        <w:t xml:space="preserve">, …, </w:t>
      </w:r>
      <w:proofErr w:type="spellStart"/>
      <w:r w:rsidR="00896D58" w:rsidRPr="00310EC3">
        <w:rPr>
          <w:rFonts w:ascii="Gill Sans MT" w:eastAsia="Gill Sans" w:hAnsi="Gill Sans MT" w:cs="Gill Sans"/>
          <w:color w:val="000000"/>
        </w:rPr>
        <w:t>taxon</w:t>
      </w:r>
      <w:r w:rsidR="00896D58" w:rsidRPr="00310EC3">
        <w:rPr>
          <w:rFonts w:ascii="Gill Sans MT" w:eastAsia="Gill Sans" w:hAnsi="Gill Sans MT" w:cs="Gill Sans"/>
          <w:color w:val="000000"/>
          <w:vertAlign w:val="subscript"/>
        </w:rPr>
        <w:t>m</w:t>
      </w:r>
      <w:proofErr w:type="spellEnd"/>
      <w:r w:rsidR="00896D58" w:rsidRPr="00310EC3">
        <w:rPr>
          <w:rFonts w:ascii="Gill Sans MT" w:eastAsia="Gill Sans" w:hAnsi="Gill Sans MT" w:cs="Gill Sans"/>
          <w:color w:val="000000"/>
        </w:rPr>
        <w:t xml:space="preserve"> </w:t>
      </w:r>
    </w:p>
    <w:p w14:paraId="4EAFEDDD" w14:textId="02336162" w:rsidR="0034214B" w:rsidRPr="00310EC3" w:rsidRDefault="003035CB" w:rsidP="006B39D9">
      <w:pPr>
        <w:pStyle w:val="ListParagraph"/>
        <w:numPr>
          <w:ilvl w:val="0"/>
          <w:numId w:val="1"/>
        </w:numPr>
        <w:jc w:val="both"/>
        <w:rPr>
          <w:rFonts w:ascii="Gill Sans MT" w:hAnsi="Gill Sans MT"/>
          <w:lang w:eastAsia="zh-CN"/>
        </w:rPr>
      </w:pPr>
      <w:r w:rsidRPr="00310EC3">
        <w:rPr>
          <w:rFonts w:ascii="Gill Sans MT" w:eastAsia="Gill Sans" w:hAnsi="Gill Sans MT" w:cs="Gill Sans"/>
          <w:color w:val="000000"/>
        </w:rPr>
        <w:t>"smpdsv2_</w:t>
      </w:r>
      <w:r w:rsidR="003D2D12" w:rsidRPr="00310EC3">
        <w:rPr>
          <w:rFonts w:ascii="Gill Sans MT" w:eastAsia="Gill Sans" w:hAnsi="Gill Sans MT" w:cs="Gill Sans"/>
          <w:color w:val="000000"/>
        </w:rPr>
        <w:t>pollen_count</w:t>
      </w:r>
      <w:r w:rsidR="0034214B" w:rsidRPr="00310EC3">
        <w:rPr>
          <w:rFonts w:ascii="Gill Sans MT" w:eastAsia="Gill Sans" w:hAnsi="Gill Sans MT" w:cs="Gill Sans"/>
          <w:color w:val="000000"/>
        </w:rPr>
        <w:t>s</w:t>
      </w:r>
      <w:r w:rsidR="003D2D12" w:rsidRPr="00310EC3">
        <w:rPr>
          <w:rFonts w:ascii="Gill Sans MT" w:eastAsia="Gill Sans" w:hAnsi="Gill Sans MT" w:cs="Gill Sans"/>
          <w:color w:val="000000"/>
        </w:rPr>
        <w:t>_amalgamated</w:t>
      </w:r>
      <w:r w:rsidRPr="00310EC3">
        <w:rPr>
          <w:rFonts w:ascii="Gill Sans MT" w:eastAsia="Gill Sans" w:hAnsi="Gill Sans MT" w:cs="Gill Sans"/>
          <w:color w:val="000000"/>
        </w:rPr>
        <w:t>.csv"</w:t>
      </w:r>
      <w:r w:rsidR="0034214B" w:rsidRPr="00310EC3">
        <w:rPr>
          <w:rFonts w:ascii="Gill Sans MT" w:eastAsia="Gill Sans" w:hAnsi="Gill Sans MT" w:cs="Gill Sans"/>
          <w:color w:val="000000"/>
        </w:rPr>
        <w:t xml:space="preserve">: </w:t>
      </w:r>
      <w:r w:rsidRPr="00310EC3">
        <w:rPr>
          <w:rFonts w:ascii="Gill Sans MT" w:eastAsia="Gill Sans" w:hAnsi="Gill Sans MT" w:cs="Gill Sans"/>
          <w:color w:val="000000"/>
        </w:rPr>
        <w:t>contains the amalgamated version of the pollen counts</w:t>
      </w:r>
      <w:r w:rsidR="00896D58" w:rsidRPr="00310EC3">
        <w:rPr>
          <w:rFonts w:ascii="Gill Sans MT" w:eastAsia="Gill Sans" w:hAnsi="Gill Sans MT" w:cs="Gill Sans"/>
          <w:color w:val="000000"/>
        </w:rPr>
        <w:t xml:space="preserve">, where each row represents the samples and the columns </w:t>
      </w:r>
      <w:proofErr w:type="gramStart"/>
      <w:r w:rsidR="00896D58" w:rsidRPr="00310EC3">
        <w:rPr>
          <w:rFonts w:ascii="Gill Sans MT" w:eastAsia="Gill Sans" w:hAnsi="Gill Sans MT" w:cs="Gill Sans"/>
          <w:color w:val="000000"/>
        </w:rPr>
        <w:t>are:</w:t>
      </w:r>
      <w:proofErr w:type="gramEnd"/>
      <w:r w:rsidR="00896D58" w:rsidRPr="00310EC3">
        <w:rPr>
          <w:rFonts w:ascii="Gill Sans MT" w:eastAsia="Gill Sans" w:hAnsi="Gill Sans MT" w:cs="Gill Sans"/>
          <w:color w:val="000000"/>
        </w:rPr>
        <w:t xml:space="preserve"> ID_SAMPLE, taxon</w:t>
      </w:r>
      <w:r w:rsidR="00896D58" w:rsidRPr="00310EC3">
        <w:rPr>
          <w:rFonts w:ascii="Gill Sans MT" w:eastAsia="Gill Sans" w:hAnsi="Gill Sans MT" w:cs="Gill Sans"/>
          <w:color w:val="000000"/>
          <w:vertAlign w:val="subscript"/>
        </w:rPr>
        <w:t>1</w:t>
      </w:r>
      <w:r w:rsidR="00896D58" w:rsidRPr="00310EC3">
        <w:rPr>
          <w:rFonts w:ascii="Gill Sans MT" w:eastAsia="Gill Sans" w:hAnsi="Gill Sans MT" w:cs="Gill Sans"/>
          <w:color w:val="000000"/>
        </w:rPr>
        <w:t>, taxon</w:t>
      </w:r>
      <w:r w:rsidR="00896D58" w:rsidRPr="00310EC3">
        <w:rPr>
          <w:rFonts w:ascii="Gill Sans MT" w:eastAsia="Gill Sans" w:hAnsi="Gill Sans MT" w:cs="Gill Sans"/>
          <w:color w:val="000000"/>
          <w:vertAlign w:val="subscript"/>
        </w:rPr>
        <w:t>2</w:t>
      </w:r>
      <w:r w:rsidR="00896D58" w:rsidRPr="00310EC3">
        <w:rPr>
          <w:rFonts w:ascii="Gill Sans MT" w:eastAsia="Gill Sans" w:hAnsi="Gill Sans MT" w:cs="Gill Sans"/>
          <w:color w:val="000000"/>
        </w:rPr>
        <w:t xml:space="preserve">, …, </w:t>
      </w:r>
      <w:proofErr w:type="spellStart"/>
      <w:r w:rsidR="00896D58" w:rsidRPr="00310EC3">
        <w:rPr>
          <w:rFonts w:ascii="Gill Sans MT" w:eastAsia="Gill Sans" w:hAnsi="Gill Sans MT" w:cs="Gill Sans"/>
          <w:color w:val="000000"/>
        </w:rPr>
        <w:t>taxon</w:t>
      </w:r>
      <w:r w:rsidR="00896D58" w:rsidRPr="00310EC3">
        <w:rPr>
          <w:rFonts w:ascii="Gill Sans MT" w:eastAsia="Gill Sans" w:hAnsi="Gill Sans MT" w:cs="Gill Sans"/>
          <w:color w:val="000000"/>
          <w:vertAlign w:val="subscript"/>
        </w:rPr>
        <w:t>n</w:t>
      </w:r>
      <w:proofErr w:type="spellEnd"/>
    </w:p>
    <w:p w14:paraId="19B4B7DE" w14:textId="77777777" w:rsidR="00895CF9" w:rsidRDefault="00895CF9" w:rsidP="0034214B">
      <w:pPr>
        <w:jc w:val="both"/>
        <w:rPr>
          <w:rFonts w:ascii="Gill Sans MT" w:eastAsia="Gill Sans" w:hAnsi="Gill Sans MT" w:cs="Gill Sans"/>
          <w:color w:val="000000"/>
        </w:rPr>
      </w:pPr>
    </w:p>
    <w:p w14:paraId="4DFD98E7" w14:textId="334E4DA1" w:rsidR="00E90B11" w:rsidRPr="00F55F7E" w:rsidRDefault="004C488F" w:rsidP="0034214B">
      <w:pPr>
        <w:jc w:val="both"/>
        <w:rPr>
          <w:rFonts w:ascii="Gill Sans MT" w:hAnsi="Gill Sans MT"/>
        </w:rPr>
      </w:pPr>
      <w:r w:rsidRPr="00310EC3">
        <w:rPr>
          <w:rFonts w:ascii="Gill Sans MT" w:eastAsia="Gill Sans" w:hAnsi="Gill Sans MT" w:cs="Gill Sans"/>
          <w:color w:val="000000"/>
        </w:rPr>
        <w:t xml:space="preserve">As these are flat </w:t>
      </w:r>
      <w:r w:rsidR="00BD3B7B" w:rsidRPr="00310EC3">
        <w:rPr>
          <w:rFonts w:ascii="Gill Sans MT" w:eastAsia="Gill Sans" w:hAnsi="Gill Sans MT" w:cs="Gill Sans"/>
          <w:color w:val="000000"/>
        </w:rPr>
        <w:t>CSV</w:t>
      </w:r>
      <w:r w:rsidRPr="00310EC3">
        <w:rPr>
          <w:rFonts w:ascii="Gill Sans MT" w:eastAsia="Gill Sans" w:hAnsi="Gill Sans MT" w:cs="Gill Sans"/>
          <w:color w:val="000000"/>
        </w:rPr>
        <w:t xml:space="preserve"> files, no rel</w:t>
      </w:r>
      <w:r w:rsidRPr="00F55F7E">
        <w:rPr>
          <w:rFonts w:ascii="Gill Sans MT" w:eastAsia="Gill Sans" w:hAnsi="Gill Sans MT" w:cs="Gill Sans"/>
          <w:color w:val="000000"/>
        </w:rPr>
        <w:t xml:space="preserve">ationships are defined here but the tables can be joined </w:t>
      </w:r>
      <w:r w:rsidR="00896D58">
        <w:rPr>
          <w:rFonts w:ascii="Gill Sans MT" w:eastAsia="Gill Sans" w:hAnsi="Gill Sans MT" w:cs="Gill Sans"/>
          <w:color w:val="000000"/>
        </w:rPr>
        <w:t>using</w:t>
      </w:r>
      <w:r w:rsidRPr="00F55F7E">
        <w:rPr>
          <w:rFonts w:ascii="Gill Sans MT" w:eastAsia="Gill Sans" w:hAnsi="Gill Sans MT" w:cs="Gill Sans"/>
          <w:color w:val="000000"/>
        </w:rPr>
        <w:t xml:space="preserve"> different programming languages (R, Python, etc.) based on the foreign keys (shared column names between tables such as ID_</w:t>
      </w:r>
      <w:r w:rsidR="00BD3B7B" w:rsidRPr="00F55F7E">
        <w:rPr>
          <w:rFonts w:ascii="Gill Sans MT" w:eastAsia="Gill Sans" w:hAnsi="Gill Sans MT" w:cs="Gill Sans"/>
          <w:color w:val="000000"/>
        </w:rPr>
        <w:t xml:space="preserve"> SAMPLE </w:t>
      </w:r>
      <w:r w:rsidRPr="00F55F7E">
        <w:rPr>
          <w:rFonts w:ascii="Gill Sans MT" w:eastAsia="Gill Sans" w:hAnsi="Gill Sans MT" w:cs="Gill Sans"/>
          <w:color w:val="000000"/>
        </w:rPr>
        <w:t xml:space="preserve">in the </w:t>
      </w:r>
      <w:r w:rsidR="00BD3B7B" w:rsidRPr="00F55F7E">
        <w:rPr>
          <w:rFonts w:ascii="Gill Sans MT" w:eastAsia="Gill Sans" w:hAnsi="Gill Sans MT" w:cs="Gill Sans"/>
          <w:color w:val="000000"/>
        </w:rPr>
        <w:t xml:space="preserve">metadata </w:t>
      </w:r>
      <w:r w:rsidRPr="00F55F7E">
        <w:rPr>
          <w:rFonts w:ascii="Gill Sans MT" w:eastAsia="Gill Sans" w:hAnsi="Gill Sans MT" w:cs="Gill Sans"/>
          <w:color w:val="000000"/>
        </w:rPr>
        <w:t xml:space="preserve">and </w:t>
      </w:r>
      <w:r w:rsidR="00BD3B7B" w:rsidRPr="00F55F7E">
        <w:rPr>
          <w:rFonts w:ascii="Gill Sans MT" w:eastAsia="Gill Sans" w:hAnsi="Gill Sans MT" w:cs="Gill Sans"/>
          <w:color w:val="000000"/>
        </w:rPr>
        <w:t>files with pollen counts</w:t>
      </w:r>
      <w:r w:rsidRPr="00F55F7E">
        <w:rPr>
          <w:rFonts w:ascii="Gill Sans MT" w:eastAsia="Gill Sans" w:hAnsi="Gill Sans MT" w:cs="Gill Sans"/>
          <w:color w:val="000000"/>
        </w:rPr>
        <w:t xml:space="preserve">). The different fields included in the database are summarised in </w:t>
      </w:r>
      <w:r w:rsidRPr="00895CF9">
        <w:rPr>
          <w:rFonts w:ascii="Gill Sans MT" w:eastAsia="Gill Sans" w:hAnsi="Gill Sans MT" w:cs="Gill Sans"/>
          <w:color w:val="000000"/>
          <w:highlight w:val="yellow"/>
        </w:rPr>
        <w:t xml:space="preserve">Table </w:t>
      </w:r>
      <w:r w:rsidR="00895CF9" w:rsidRPr="00895CF9">
        <w:rPr>
          <w:rFonts w:ascii="Gill Sans MT" w:eastAsia="Gill Sans" w:hAnsi="Gill Sans MT" w:cs="Gill Sans"/>
          <w:color w:val="000000"/>
          <w:highlight w:val="yellow"/>
        </w:rPr>
        <w:t>2</w:t>
      </w:r>
      <w:r w:rsidRPr="00895CF9">
        <w:rPr>
          <w:rFonts w:ascii="Gill Sans MT" w:eastAsia="Gill Sans" w:hAnsi="Gill Sans MT" w:cs="Gill Sans"/>
          <w:color w:val="000000"/>
          <w:highlight w:val="yellow"/>
        </w:rPr>
        <w:t>.</w:t>
      </w:r>
      <w:r w:rsidR="002B6874" w:rsidRPr="00F55F7E">
        <w:rPr>
          <w:rFonts w:ascii="Gill Sans MT" w:hAnsi="Gill Sans MT"/>
        </w:rPr>
        <w:t xml:space="preserve"> </w:t>
      </w:r>
    </w:p>
    <w:p w14:paraId="17FF2357" w14:textId="77777777" w:rsidR="00895CF9" w:rsidRDefault="00895CF9" w:rsidP="0034214B">
      <w:pPr>
        <w:jc w:val="both"/>
        <w:rPr>
          <w:rFonts w:ascii="Gill Sans MT" w:hAnsi="Gill Sans MT"/>
        </w:rPr>
      </w:pPr>
    </w:p>
    <w:p w14:paraId="306CBF39" w14:textId="1EB16F14" w:rsidR="007A76E7" w:rsidRDefault="007A76E7" w:rsidP="0034214B">
      <w:pPr>
        <w:jc w:val="both"/>
        <w:rPr>
          <w:rFonts w:ascii="Gill Sans MT" w:hAnsi="Gill Sans MT"/>
        </w:rPr>
      </w:pPr>
      <w:r w:rsidRPr="00F55F7E">
        <w:rPr>
          <w:rFonts w:ascii="Gill Sans MT" w:hAnsi="Gill Sans MT"/>
        </w:rPr>
        <w:t xml:space="preserve">Additionally, a companion R </w:t>
      </w:r>
      <w:r w:rsidR="00524291" w:rsidRPr="00F55F7E">
        <w:rPr>
          <w:rFonts w:ascii="Gill Sans MT" w:hAnsi="Gill Sans MT"/>
        </w:rPr>
        <w:t xml:space="preserve">data </w:t>
      </w:r>
      <w:r w:rsidRPr="00F55F7E">
        <w:rPr>
          <w:rFonts w:ascii="Gill Sans MT" w:hAnsi="Gill Sans MT"/>
        </w:rPr>
        <w:t xml:space="preserve">package has been created and can be found at </w:t>
      </w:r>
      <w:hyperlink r:id="rId8" w:history="1">
        <w:r w:rsidRPr="00F55F7E">
          <w:rPr>
            <w:rStyle w:val="Hyperlink"/>
            <w:rFonts w:ascii="Gill Sans MT" w:hAnsi="Gill Sans MT"/>
          </w:rPr>
          <w:t>https://github.com/special-uor/smpds</w:t>
        </w:r>
      </w:hyperlink>
      <w:r w:rsidRPr="00F55F7E">
        <w:rPr>
          <w:rFonts w:ascii="Gill Sans MT" w:hAnsi="Gill Sans MT"/>
        </w:rPr>
        <w:t xml:space="preserve">. This package contains the 4 tables in the database, as well as a set of utilitarian functions to generate plots and create climate reconstructions. </w:t>
      </w:r>
    </w:p>
    <w:p w14:paraId="4883E192" w14:textId="06718179" w:rsidR="00354EE3" w:rsidRDefault="00354EE3" w:rsidP="0034214B">
      <w:pPr>
        <w:jc w:val="both"/>
        <w:rPr>
          <w:rFonts w:ascii="Gill Sans MT" w:hAnsi="Gill Sans MT"/>
        </w:rPr>
      </w:pPr>
    </w:p>
    <w:p w14:paraId="2380BB8A" w14:textId="77777777" w:rsidR="00354EE3" w:rsidRPr="00F55F7E" w:rsidRDefault="00354EE3" w:rsidP="00354EE3">
      <w:pPr>
        <w:jc w:val="both"/>
        <w:rPr>
          <w:rFonts w:ascii="Gill Sans MT" w:hAnsi="Gill Sans MT"/>
          <w:color w:val="000000"/>
        </w:rPr>
      </w:pPr>
      <w:r w:rsidRPr="00F55F7E">
        <w:rPr>
          <w:rFonts w:ascii="Gill Sans MT" w:eastAsia="Gill Sans" w:hAnsi="Gill Sans MT" w:cs="Gill Sans"/>
          <w:b/>
          <w:color w:val="000000"/>
        </w:rPr>
        <w:t xml:space="preserve">Access to the SMPDSv2: </w:t>
      </w:r>
      <w:r w:rsidRPr="00F55F7E">
        <w:rPr>
          <w:rFonts w:ascii="Gill Sans MT" w:eastAsia="Gill Sans" w:hAnsi="Gill Sans MT" w:cs="Gill Sans"/>
          <w:color w:val="000000"/>
          <w:sz w:val="22"/>
          <w:szCs w:val="22"/>
        </w:rPr>
        <w:t>The SMPDSv2 is stored as a MySQL database file ("smpdsv2</w:t>
      </w:r>
      <w:r>
        <w:rPr>
          <w:rFonts w:ascii="Gill Sans MT" w:eastAsia="Gill Sans" w:hAnsi="Gill Sans MT" w:cs="Gill Sans"/>
          <w:color w:val="000000"/>
          <w:sz w:val="22"/>
          <w:szCs w:val="22"/>
        </w:rPr>
        <w:t>.sql</w:t>
      </w:r>
      <w:r w:rsidRPr="00F55F7E">
        <w:rPr>
          <w:rFonts w:ascii="Gill Sans MT" w:eastAsia="Gill Sans" w:hAnsi="Gill Sans MT" w:cs="Gill Sans"/>
          <w:color w:val="000000"/>
          <w:sz w:val="22"/>
          <w:szCs w:val="22"/>
        </w:rPr>
        <w:t xml:space="preserve">"). Please check </w:t>
      </w:r>
      <w:r w:rsidRPr="00F55F7E">
        <w:rPr>
          <w:rFonts w:ascii="Gill Sans MT" w:eastAsia="Gill Sans" w:hAnsi="Gill Sans MT" w:cs="Gill Sans"/>
          <w:color w:val="0000FF"/>
          <w:sz w:val="22"/>
          <w:szCs w:val="22"/>
        </w:rPr>
        <w:t xml:space="preserve">https://dev.mysql.com/downloads/ </w:t>
      </w:r>
      <w:r w:rsidRPr="00F55F7E">
        <w:rPr>
          <w:rFonts w:ascii="Gill Sans MT" w:eastAsia="Gill Sans" w:hAnsi="Gill Sans MT" w:cs="Gill Sans"/>
          <w:color w:val="000000"/>
          <w:sz w:val="22"/>
          <w:szCs w:val="22"/>
        </w:rPr>
        <w:t>to download and install MySQL. Once MySQL Community Server and MySQL Workbench</w:t>
      </w:r>
      <w:r>
        <w:rPr>
          <w:rFonts w:ascii="Gill Sans MT" w:eastAsia="Gill Sans" w:hAnsi="Gill Sans MT" w:cs="Gill Sans"/>
          <w:color w:val="000000"/>
          <w:sz w:val="22"/>
          <w:szCs w:val="22"/>
        </w:rPr>
        <w:t xml:space="preserve"> (or any other database client of your preference)</w:t>
      </w:r>
      <w:r w:rsidRPr="00F55F7E">
        <w:rPr>
          <w:rFonts w:ascii="Gill Sans MT" w:eastAsia="Gill Sans" w:hAnsi="Gill Sans MT" w:cs="Gill Sans"/>
          <w:color w:val="000000"/>
          <w:sz w:val="22"/>
          <w:szCs w:val="22"/>
        </w:rPr>
        <w:t xml:space="preserve"> are installed, the database can be imported and visualised. A schema must be created upon import. To import the SQL file, you follow: </w:t>
      </w:r>
    </w:p>
    <w:p w14:paraId="1CA774F4" w14:textId="77777777" w:rsidR="00354EE3" w:rsidRPr="00F55F7E" w:rsidRDefault="00354EE3" w:rsidP="00354EE3">
      <w:pPr>
        <w:jc w:val="both"/>
        <w:rPr>
          <w:rFonts w:ascii="Gill Sans MT" w:hAnsi="Gill Sans MT"/>
          <w:color w:val="000000"/>
        </w:rPr>
      </w:pPr>
      <w:r w:rsidRPr="00F55F7E">
        <w:rPr>
          <w:rFonts w:ascii="Gill Sans MT" w:eastAsia="Gill Sans" w:hAnsi="Gill Sans MT" w:cs="Gill Sans"/>
          <w:color w:val="000000"/>
          <w:sz w:val="22"/>
          <w:szCs w:val="22"/>
        </w:rPr>
        <w:t>1. Open MySQL Workbench </w:t>
      </w:r>
    </w:p>
    <w:p w14:paraId="5F3E639E" w14:textId="77777777" w:rsidR="00354EE3" w:rsidRPr="00F55F7E" w:rsidRDefault="00354EE3" w:rsidP="00354EE3">
      <w:pPr>
        <w:jc w:val="both"/>
        <w:rPr>
          <w:rFonts w:ascii="Gill Sans MT" w:hAnsi="Gill Sans MT"/>
          <w:color w:val="000000"/>
        </w:rPr>
      </w:pPr>
      <w:r w:rsidRPr="00F55F7E">
        <w:rPr>
          <w:rFonts w:ascii="Gill Sans MT" w:eastAsia="Gill Sans" w:hAnsi="Gill Sans MT" w:cs="Gill Sans"/>
          <w:color w:val="000000"/>
          <w:sz w:val="22"/>
          <w:szCs w:val="22"/>
        </w:rPr>
        <w:t xml:space="preserve">2. Connect to the connection you would like to store your database in. A connection is usually created during the installation process (usually </w:t>
      </w:r>
      <w:proofErr w:type="spellStart"/>
      <w:r w:rsidRPr="00F55F7E">
        <w:rPr>
          <w:rFonts w:ascii="Gill Sans MT" w:eastAsia="Gill Sans" w:hAnsi="Gill Sans MT" w:cs="Gill Sans"/>
          <w:color w:val="000000"/>
          <w:sz w:val="22"/>
          <w:szCs w:val="22"/>
        </w:rPr>
        <w:t>root@localhost</w:t>
      </w:r>
      <w:proofErr w:type="spellEnd"/>
      <w:r w:rsidRPr="00F55F7E">
        <w:rPr>
          <w:rFonts w:ascii="Gill Sans MT" w:eastAsia="Gill Sans" w:hAnsi="Gill Sans MT" w:cs="Gill Sans"/>
          <w:color w:val="000000"/>
          <w:sz w:val="22"/>
          <w:szCs w:val="22"/>
        </w:rPr>
        <w:t xml:space="preserve"> with the password defined during the installation process) </w:t>
      </w:r>
    </w:p>
    <w:p w14:paraId="7780A054" w14:textId="77777777" w:rsidR="00354EE3" w:rsidRPr="00F55F7E" w:rsidRDefault="00354EE3" w:rsidP="00354EE3">
      <w:pPr>
        <w:jc w:val="both"/>
        <w:rPr>
          <w:rFonts w:ascii="Gill Sans MT" w:hAnsi="Gill Sans MT"/>
          <w:color w:val="000000"/>
        </w:rPr>
      </w:pPr>
      <w:r w:rsidRPr="00F55F7E">
        <w:rPr>
          <w:rFonts w:ascii="Gill Sans MT" w:eastAsia="Gill Sans" w:hAnsi="Gill Sans MT" w:cs="Gill Sans"/>
          <w:color w:val="000000"/>
          <w:sz w:val="22"/>
          <w:szCs w:val="22"/>
        </w:rPr>
        <w:t>3. Server &gt; Data Import &gt; Import from Self-contained file </w:t>
      </w:r>
    </w:p>
    <w:p w14:paraId="1C93A0FE" w14:textId="77777777" w:rsidR="00354EE3" w:rsidRPr="00F55F7E" w:rsidRDefault="00354EE3" w:rsidP="00354EE3">
      <w:pPr>
        <w:jc w:val="both"/>
        <w:rPr>
          <w:rFonts w:ascii="Gill Sans MT" w:hAnsi="Gill Sans MT"/>
          <w:color w:val="000000"/>
        </w:rPr>
      </w:pPr>
      <w:r w:rsidRPr="00F55F7E">
        <w:rPr>
          <w:rFonts w:ascii="Gill Sans MT" w:eastAsia="Gill Sans" w:hAnsi="Gill Sans MT" w:cs="Gill Sans"/>
          <w:color w:val="000000"/>
          <w:sz w:val="22"/>
          <w:szCs w:val="22"/>
        </w:rPr>
        <w:t>4. Browse to the SQL file you have downloaded </w:t>
      </w:r>
    </w:p>
    <w:p w14:paraId="6693E818" w14:textId="77777777" w:rsidR="00354EE3" w:rsidRPr="00F55F7E" w:rsidRDefault="00354EE3" w:rsidP="00354EE3">
      <w:pPr>
        <w:jc w:val="both"/>
        <w:rPr>
          <w:rFonts w:ascii="Gill Sans MT" w:hAnsi="Gill Sans MT"/>
          <w:color w:val="000000"/>
        </w:rPr>
      </w:pPr>
      <w:r w:rsidRPr="00F55F7E">
        <w:rPr>
          <w:rFonts w:ascii="Gill Sans MT" w:eastAsia="Gill Sans" w:hAnsi="Gill Sans MT" w:cs="Gill Sans"/>
          <w:color w:val="000000"/>
          <w:sz w:val="22"/>
          <w:szCs w:val="22"/>
        </w:rPr>
        <w:t xml:space="preserve">5. Press New, next to the default target schema to create a new schema (name this as appropriate: </w:t>
      </w:r>
      <w:proofErr w:type="gramStart"/>
      <w:r w:rsidRPr="00F55F7E">
        <w:rPr>
          <w:rFonts w:ascii="Gill Sans MT" w:eastAsia="Gill Sans" w:hAnsi="Gill Sans MT" w:cs="Gill Sans"/>
          <w:color w:val="000000"/>
          <w:sz w:val="22"/>
          <w:szCs w:val="22"/>
        </w:rPr>
        <w:t>e.g.</w:t>
      </w:r>
      <w:proofErr w:type="gramEnd"/>
      <w:r w:rsidRPr="00F55F7E">
        <w:rPr>
          <w:rFonts w:ascii="Gill Sans MT" w:eastAsia="Gill Sans" w:hAnsi="Gill Sans MT" w:cs="Gill Sans"/>
          <w:color w:val="000000"/>
          <w:sz w:val="22"/>
          <w:szCs w:val="22"/>
        </w:rPr>
        <w:t xml:space="preserve"> SMPDSv2)</w:t>
      </w:r>
    </w:p>
    <w:p w14:paraId="533BC6EC" w14:textId="77777777" w:rsidR="00354EE3" w:rsidRPr="00F55F7E" w:rsidRDefault="00354EE3" w:rsidP="00354EE3">
      <w:pPr>
        <w:jc w:val="both"/>
        <w:rPr>
          <w:rFonts w:ascii="Gill Sans MT" w:eastAsia="Gill Sans" w:hAnsi="Gill Sans MT" w:cs="Gill Sans"/>
          <w:color w:val="000000"/>
          <w:sz w:val="22"/>
          <w:szCs w:val="22"/>
        </w:rPr>
      </w:pPr>
      <w:r w:rsidRPr="00F55F7E">
        <w:rPr>
          <w:rFonts w:ascii="Gill Sans MT" w:eastAsia="Gill Sans" w:hAnsi="Gill Sans MT" w:cs="Gill Sans"/>
          <w:color w:val="000000"/>
          <w:sz w:val="22"/>
          <w:szCs w:val="22"/>
        </w:rPr>
        <w:t>6. Press Import </w:t>
      </w:r>
    </w:p>
    <w:p w14:paraId="374B1C48" w14:textId="77777777" w:rsidR="00354EE3" w:rsidRPr="00F55F7E" w:rsidRDefault="00354EE3" w:rsidP="00354EE3">
      <w:pPr>
        <w:jc w:val="both"/>
        <w:rPr>
          <w:rFonts w:ascii="Gill Sans MT" w:hAnsi="Gill Sans MT"/>
          <w:color w:val="000000"/>
        </w:rPr>
      </w:pPr>
    </w:p>
    <w:p w14:paraId="4B80B3DB" w14:textId="77777777" w:rsidR="00354EE3" w:rsidRPr="00F55F7E" w:rsidRDefault="00354EE3" w:rsidP="0034214B">
      <w:pPr>
        <w:jc w:val="both"/>
        <w:rPr>
          <w:rFonts w:ascii="Gill Sans MT" w:hAnsi="Gill Sans MT"/>
        </w:rPr>
      </w:pPr>
    </w:p>
    <w:p w14:paraId="6AC89E33" w14:textId="2757CD28" w:rsidR="007A76E7" w:rsidRPr="00F55F7E" w:rsidRDefault="007A76E7" w:rsidP="0034214B">
      <w:pPr>
        <w:jc w:val="both"/>
        <w:rPr>
          <w:rFonts w:ascii="Gill Sans MT" w:hAnsi="Gill Sans MT"/>
        </w:rPr>
      </w:pPr>
    </w:p>
    <w:p w14:paraId="6E6644A1" w14:textId="09D48B15" w:rsidR="00F55F7E" w:rsidRDefault="00F55F7E" w:rsidP="0034214B">
      <w:pPr>
        <w:jc w:val="both"/>
        <w:rPr>
          <w:rFonts w:ascii="Gill Sans MT" w:hAnsi="Gill Sans MT"/>
          <w:b/>
          <w:bCs/>
          <w:sz w:val="28"/>
          <w:szCs w:val="28"/>
        </w:rPr>
      </w:pPr>
      <w:r w:rsidRPr="00F55F7E">
        <w:rPr>
          <w:rFonts w:ascii="Gill Sans MT" w:hAnsi="Gill Sans MT"/>
          <w:b/>
          <w:bCs/>
          <w:sz w:val="28"/>
          <w:szCs w:val="28"/>
        </w:rPr>
        <w:t xml:space="preserve">5. </w:t>
      </w:r>
      <w:commentRangeStart w:id="0"/>
      <w:r w:rsidRPr="00F55F7E">
        <w:rPr>
          <w:rFonts w:ascii="Gill Sans MT" w:hAnsi="Gill Sans MT"/>
          <w:b/>
          <w:bCs/>
          <w:sz w:val="28"/>
          <w:szCs w:val="28"/>
        </w:rPr>
        <w:t>References</w:t>
      </w:r>
      <w:commentRangeEnd w:id="0"/>
      <w:r w:rsidR="004C7CBD">
        <w:rPr>
          <w:rStyle w:val="CommentReference"/>
        </w:rPr>
        <w:commentReference w:id="0"/>
      </w:r>
    </w:p>
    <w:p w14:paraId="39E8570F" w14:textId="77777777" w:rsidR="00B22D25" w:rsidRDefault="00B22D25" w:rsidP="0034214B">
      <w:pPr>
        <w:jc w:val="both"/>
        <w:rPr>
          <w:rFonts w:ascii="Gill Sans MT" w:hAnsi="Gill Sans MT"/>
          <w:b/>
          <w:bCs/>
          <w:sz w:val="28"/>
          <w:szCs w:val="28"/>
        </w:rPr>
      </w:pPr>
    </w:p>
    <w:p w14:paraId="5E42B099" w14:textId="71E978BA" w:rsidR="0071521B" w:rsidRDefault="005A4838" w:rsidP="006D0556">
      <w:pPr>
        <w:rPr>
          <w:rFonts w:ascii="Gill Sans MT" w:hAnsi="Gill Sans MT" w:cs="Arial"/>
          <w:color w:val="222222"/>
          <w:shd w:val="clear" w:color="auto" w:fill="FFFFFF"/>
        </w:rPr>
      </w:pPr>
      <w:r w:rsidRPr="005A4838">
        <w:rPr>
          <w:rFonts w:ascii="Gill Sans MT" w:hAnsi="Gill Sans MT" w:cs="Arial"/>
          <w:color w:val="222222"/>
          <w:shd w:val="clear" w:color="auto" w:fill="FFFFFF"/>
        </w:rPr>
        <w:t xml:space="preserve">Davis, B.A., Chevalier, M., Sommer, P., Carter, V.A., </w:t>
      </w:r>
      <w:proofErr w:type="spellStart"/>
      <w:r w:rsidRPr="005A4838">
        <w:rPr>
          <w:rFonts w:ascii="Gill Sans MT" w:hAnsi="Gill Sans MT" w:cs="Arial"/>
          <w:color w:val="222222"/>
          <w:shd w:val="clear" w:color="auto" w:fill="FFFFFF"/>
        </w:rPr>
        <w:t>Finsinger</w:t>
      </w:r>
      <w:proofErr w:type="spellEnd"/>
      <w:r w:rsidRPr="005A4838">
        <w:rPr>
          <w:rFonts w:ascii="Gill Sans MT" w:hAnsi="Gill Sans MT" w:cs="Arial"/>
          <w:color w:val="222222"/>
          <w:shd w:val="clear" w:color="auto" w:fill="FFFFFF"/>
        </w:rPr>
        <w:t xml:space="preserve">, W., Mauri, A., Phelps, L.N., </w:t>
      </w:r>
      <w:proofErr w:type="spellStart"/>
      <w:r w:rsidRPr="005A4838">
        <w:rPr>
          <w:rFonts w:ascii="Gill Sans MT" w:hAnsi="Gill Sans MT" w:cs="Arial"/>
          <w:color w:val="222222"/>
          <w:shd w:val="clear" w:color="auto" w:fill="FFFFFF"/>
        </w:rPr>
        <w:t>Zanon</w:t>
      </w:r>
      <w:proofErr w:type="spellEnd"/>
      <w:r w:rsidRPr="005A4838">
        <w:rPr>
          <w:rFonts w:ascii="Gill Sans MT" w:hAnsi="Gill Sans MT" w:cs="Arial"/>
          <w:color w:val="222222"/>
          <w:shd w:val="clear" w:color="auto" w:fill="FFFFFF"/>
        </w:rPr>
        <w:t xml:space="preserve">, M., </w:t>
      </w:r>
      <w:proofErr w:type="spellStart"/>
      <w:r w:rsidRPr="005A4838">
        <w:rPr>
          <w:rFonts w:ascii="Gill Sans MT" w:hAnsi="Gill Sans MT" w:cs="Arial"/>
          <w:color w:val="222222"/>
          <w:shd w:val="clear" w:color="auto" w:fill="FFFFFF"/>
        </w:rPr>
        <w:t>Abegglen</w:t>
      </w:r>
      <w:proofErr w:type="spellEnd"/>
      <w:r w:rsidRPr="005A4838">
        <w:rPr>
          <w:rFonts w:ascii="Gill Sans MT" w:hAnsi="Gill Sans MT" w:cs="Arial"/>
          <w:color w:val="222222"/>
          <w:shd w:val="clear" w:color="auto" w:fill="FFFFFF"/>
        </w:rPr>
        <w:t xml:space="preserve">, R., </w:t>
      </w:r>
      <w:proofErr w:type="spellStart"/>
      <w:r w:rsidRPr="005A4838">
        <w:rPr>
          <w:rFonts w:ascii="Gill Sans MT" w:hAnsi="Gill Sans MT" w:cs="Arial"/>
          <w:color w:val="222222"/>
          <w:shd w:val="clear" w:color="auto" w:fill="FFFFFF"/>
        </w:rPr>
        <w:t>Åkesson</w:t>
      </w:r>
      <w:proofErr w:type="spellEnd"/>
      <w:r w:rsidRPr="005A4838">
        <w:rPr>
          <w:rFonts w:ascii="Gill Sans MT" w:hAnsi="Gill Sans MT" w:cs="Arial"/>
          <w:color w:val="222222"/>
          <w:shd w:val="clear" w:color="auto" w:fill="FFFFFF"/>
        </w:rPr>
        <w:t xml:space="preserve">, C.M. and Alba-Sánchez, F., 2020. The Eurasian Modern Pollen Database (EMPD), version 2. </w:t>
      </w:r>
      <w:r w:rsidRPr="00484E09">
        <w:rPr>
          <w:rFonts w:ascii="Gill Sans MT" w:hAnsi="Gill Sans MT" w:cs="Arial"/>
          <w:i/>
          <w:iCs/>
          <w:color w:val="222222"/>
          <w:shd w:val="clear" w:color="auto" w:fill="FFFFFF"/>
        </w:rPr>
        <w:t>Earth System Science Data</w:t>
      </w:r>
      <w:r w:rsidRPr="005A4838">
        <w:rPr>
          <w:rFonts w:ascii="Gill Sans MT" w:hAnsi="Gill Sans MT" w:cs="Arial"/>
          <w:color w:val="222222"/>
          <w:shd w:val="clear" w:color="auto" w:fill="FFFFFF"/>
        </w:rPr>
        <w:t>, 12(4), pp.2423-2445</w:t>
      </w:r>
      <w:r>
        <w:rPr>
          <w:rFonts w:ascii="Gill Sans MT" w:hAnsi="Gill Sans MT" w:cs="Arial"/>
          <w:color w:val="222222"/>
          <w:shd w:val="clear" w:color="auto" w:fill="FFFFFF"/>
        </w:rPr>
        <w:t xml:space="preserve">, </w:t>
      </w:r>
      <w:hyperlink r:id="rId13" w:history="1">
        <w:r w:rsidRPr="00FF4B77">
          <w:rPr>
            <w:rStyle w:val="Hyperlink"/>
            <w:rFonts w:ascii="Gill Sans MT" w:hAnsi="Gill Sans MT" w:cs="Arial"/>
            <w:shd w:val="clear" w:color="auto" w:fill="FFFFFF"/>
          </w:rPr>
          <w:t>https://doi.org/10.5194/essd-12-2423-2020</w:t>
        </w:r>
      </w:hyperlink>
      <w:r>
        <w:rPr>
          <w:rFonts w:ascii="Gill Sans MT" w:hAnsi="Gill Sans MT" w:cs="Arial"/>
          <w:color w:val="222222"/>
          <w:shd w:val="clear" w:color="auto" w:fill="FFFFFF"/>
        </w:rPr>
        <w:t xml:space="preserve"> </w:t>
      </w:r>
    </w:p>
    <w:p w14:paraId="07F2C80E" w14:textId="77777777" w:rsidR="005A4838" w:rsidRDefault="005A4838" w:rsidP="006D0556">
      <w:pPr>
        <w:rPr>
          <w:rFonts w:ascii="Gill Sans MT" w:hAnsi="Gill Sans MT" w:cs="Arial"/>
          <w:color w:val="222222"/>
          <w:shd w:val="clear" w:color="auto" w:fill="FFFFFF"/>
        </w:rPr>
      </w:pPr>
    </w:p>
    <w:p w14:paraId="79CE61DA" w14:textId="38389195" w:rsidR="006D0556" w:rsidRPr="006D0556" w:rsidRDefault="006D0556" w:rsidP="006D0556">
      <w:pPr>
        <w:rPr>
          <w:rFonts w:ascii="Gill Sans MT" w:hAnsi="Gill Sans MT"/>
        </w:rPr>
      </w:pPr>
      <w:r w:rsidRPr="006D0556">
        <w:rPr>
          <w:rFonts w:ascii="Gill Sans MT" w:hAnsi="Gill Sans MT" w:cs="Arial"/>
          <w:color w:val="222222"/>
          <w:shd w:val="clear" w:color="auto" w:fill="FFFFFF"/>
        </w:rPr>
        <w:t xml:space="preserve">Gaillard, M.J., Birks, H.J.B., </w:t>
      </w:r>
      <w:proofErr w:type="spellStart"/>
      <w:r w:rsidRPr="006D0556">
        <w:rPr>
          <w:rFonts w:ascii="Gill Sans MT" w:hAnsi="Gill Sans MT" w:cs="Arial"/>
          <w:color w:val="222222"/>
          <w:shd w:val="clear" w:color="auto" w:fill="FFFFFF"/>
        </w:rPr>
        <w:t>Emanuelsson</w:t>
      </w:r>
      <w:proofErr w:type="spellEnd"/>
      <w:r w:rsidRPr="006D0556">
        <w:rPr>
          <w:rFonts w:ascii="Gill Sans MT" w:hAnsi="Gill Sans MT" w:cs="Arial"/>
          <w:color w:val="222222"/>
          <w:shd w:val="clear" w:color="auto" w:fill="FFFFFF"/>
        </w:rPr>
        <w:t>, U. and Berglund, B.E., 1992. Modern pollen/land-use relationships as an aid in the reconstruction of past land-uses and cultural landscapes: an example from south Sweden.</w:t>
      </w:r>
      <w:r w:rsidRPr="006D0556">
        <w:rPr>
          <w:rStyle w:val="apple-converted-space"/>
          <w:rFonts w:ascii="Gill Sans MT" w:hAnsi="Gill Sans MT" w:cs="Arial"/>
          <w:color w:val="222222"/>
          <w:shd w:val="clear" w:color="auto" w:fill="FFFFFF"/>
        </w:rPr>
        <w:t> </w:t>
      </w:r>
      <w:r w:rsidRPr="006D0556">
        <w:rPr>
          <w:rFonts w:ascii="Gill Sans MT" w:hAnsi="Gill Sans MT" w:cs="Arial"/>
          <w:i/>
          <w:iCs/>
          <w:color w:val="222222"/>
        </w:rPr>
        <w:t xml:space="preserve">Vegetation </w:t>
      </w:r>
      <w:r w:rsidR="00484E09">
        <w:rPr>
          <w:rFonts w:ascii="Gill Sans MT" w:hAnsi="Gill Sans MT" w:cs="Arial"/>
          <w:i/>
          <w:iCs/>
          <w:color w:val="222222"/>
        </w:rPr>
        <w:t>H</w:t>
      </w:r>
      <w:r w:rsidRPr="006D0556">
        <w:rPr>
          <w:rFonts w:ascii="Gill Sans MT" w:hAnsi="Gill Sans MT" w:cs="Arial"/>
          <w:i/>
          <w:iCs/>
          <w:color w:val="222222"/>
        </w:rPr>
        <w:t xml:space="preserve">istory and </w:t>
      </w:r>
      <w:proofErr w:type="spellStart"/>
      <w:r w:rsidR="00484E09">
        <w:rPr>
          <w:rFonts w:ascii="Gill Sans MT" w:hAnsi="Gill Sans MT" w:cs="Arial"/>
          <w:i/>
          <w:iCs/>
          <w:color w:val="222222"/>
        </w:rPr>
        <w:t>A</w:t>
      </w:r>
      <w:r w:rsidRPr="006D0556">
        <w:rPr>
          <w:rFonts w:ascii="Gill Sans MT" w:hAnsi="Gill Sans MT" w:cs="Arial"/>
          <w:i/>
          <w:iCs/>
          <w:color w:val="222222"/>
        </w:rPr>
        <w:t>rchaeobotany</w:t>
      </w:r>
      <w:proofErr w:type="spellEnd"/>
      <w:r w:rsidRPr="006D0556">
        <w:rPr>
          <w:rFonts w:ascii="Gill Sans MT" w:hAnsi="Gill Sans MT" w:cs="Arial"/>
          <w:color w:val="222222"/>
          <w:shd w:val="clear" w:color="auto" w:fill="FFFFFF"/>
        </w:rPr>
        <w:t>,</w:t>
      </w:r>
      <w:r w:rsidRPr="006D0556">
        <w:rPr>
          <w:rStyle w:val="apple-converted-space"/>
          <w:rFonts w:ascii="Gill Sans MT" w:hAnsi="Gill Sans MT" w:cs="Arial"/>
          <w:color w:val="222222"/>
          <w:shd w:val="clear" w:color="auto" w:fill="FFFFFF"/>
        </w:rPr>
        <w:t> </w:t>
      </w:r>
      <w:r w:rsidRPr="006D0556">
        <w:rPr>
          <w:rFonts w:ascii="Gill Sans MT" w:hAnsi="Gill Sans MT" w:cs="Arial"/>
          <w:i/>
          <w:iCs/>
          <w:color w:val="222222"/>
        </w:rPr>
        <w:t>1</w:t>
      </w:r>
      <w:r w:rsidRPr="006D0556">
        <w:rPr>
          <w:rFonts w:ascii="Gill Sans MT" w:hAnsi="Gill Sans MT" w:cs="Arial"/>
          <w:color w:val="222222"/>
          <w:shd w:val="clear" w:color="auto" w:fill="FFFFFF"/>
        </w:rPr>
        <w:t xml:space="preserve">(1), pp.3-17, </w:t>
      </w:r>
      <w:hyperlink r:id="rId14" w:history="1">
        <w:r w:rsidRPr="006D0556">
          <w:rPr>
            <w:rStyle w:val="Hyperlink"/>
            <w:rFonts w:ascii="Gill Sans MT" w:hAnsi="Gill Sans MT" w:cs="Arial"/>
            <w:shd w:val="clear" w:color="auto" w:fill="FFFFFF"/>
          </w:rPr>
          <w:t>https://doi.org/10.1007/BF001906</w:t>
        </w:r>
        <w:r w:rsidRPr="006D0556">
          <w:rPr>
            <w:rStyle w:val="Hyperlink"/>
            <w:rFonts w:ascii="Gill Sans MT" w:hAnsi="Gill Sans MT" w:cs="Arial"/>
            <w:shd w:val="clear" w:color="auto" w:fill="FFFFFF"/>
          </w:rPr>
          <w:t>9</w:t>
        </w:r>
        <w:r w:rsidRPr="006D0556">
          <w:rPr>
            <w:rStyle w:val="Hyperlink"/>
            <w:rFonts w:ascii="Gill Sans MT" w:hAnsi="Gill Sans MT" w:cs="Arial"/>
            <w:shd w:val="clear" w:color="auto" w:fill="FFFFFF"/>
          </w:rPr>
          <w:t>7</w:t>
        </w:r>
      </w:hyperlink>
    </w:p>
    <w:p w14:paraId="55AAC9AB" w14:textId="016B1B8E" w:rsidR="006D0556" w:rsidRDefault="006D0556" w:rsidP="006D0556">
      <w:pPr>
        <w:rPr>
          <w:rFonts w:ascii="Gill Sans MT" w:hAnsi="Gill Sans MT" w:cs="Arial"/>
          <w:color w:val="222222"/>
          <w:shd w:val="clear" w:color="auto" w:fill="FFFFFF"/>
        </w:rPr>
      </w:pPr>
    </w:p>
    <w:p w14:paraId="050CD5AE" w14:textId="4D5E7D29" w:rsidR="00CF5D24" w:rsidRDefault="00CF5D24" w:rsidP="006D0556">
      <w:pPr>
        <w:rPr>
          <w:rFonts w:ascii="Gill Sans MT" w:hAnsi="Gill Sans MT" w:cs="Arial"/>
          <w:color w:val="222222"/>
          <w:shd w:val="clear" w:color="auto" w:fill="FFFFFF"/>
        </w:rPr>
      </w:pPr>
    </w:p>
    <w:p w14:paraId="57497F81" w14:textId="77777777" w:rsidR="00E60046" w:rsidRPr="00E60046" w:rsidRDefault="00E60046" w:rsidP="00E60046">
      <w:pPr>
        <w:ind w:hanging="480"/>
        <w:rPr>
          <w:rFonts w:ascii="Gill Sans MT" w:hAnsi="Gill Sans MT"/>
        </w:rPr>
      </w:pPr>
      <w:r w:rsidRPr="00E60046">
        <w:rPr>
          <w:rFonts w:ascii="Gill Sans MT" w:hAnsi="Gill Sans MT"/>
        </w:rPr>
        <w:t xml:space="preserve">Hai-Yan, C., De-Yu, X.U., Meng-Na, L., Kai, L.I., Jian, N.I., Xian-Yong, C., Bo, C., </w:t>
      </w:r>
      <w:proofErr w:type="spellStart"/>
      <w:r w:rsidRPr="00E60046">
        <w:rPr>
          <w:rFonts w:ascii="Gill Sans MT" w:hAnsi="Gill Sans MT"/>
        </w:rPr>
        <w:t>Xiu</w:t>
      </w:r>
      <w:proofErr w:type="spellEnd"/>
      <w:r w:rsidRPr="00E60046">
        <w:rPr>
          <w:rFonts w:ascii="Gill Sans MT" w:hAnsi="Gill Sans MT"/>
        </w:rPr>
        <w:t>-Dong, H., Zhao-Chen, K., Sheng-Feng, L., Xiao-</w:t>
      </w:r>
      <w:proofErr w:type="spellStart"/>
      <w:r w:rsidRPr="00E60046">
        <w:rPr>
          <w:rFonts w:ascii="Gill Sans MT" w:hAnsi="Gill Sans MT"/>
        </w:rPr>
        <w:t>Qiang</w:t>
      </w:r>
      <w:proofErr w:type="spellEnd"/>
      <w:r w:rsidRPr="00E60046">
        <w:rPr>
          <w:rFonts w:ascii="Gill Sans MT" w:hAnsi="Gill Sans MT"/>
        </w:rPr>
        <w:t xml:space="preserve">, L., </w:t>
      </w:r>
      <w:proofErr w:type="spellStart"/>
      <w:r w:rsidRPr="00E60046">
        <w:rPr>
          <w:rFonts w:ascii="Gill Sans MT" w:hAnsi="Gill Sans MT"/>
        </w:rPr>
        <w:t>Guang-Xiu</w:t>
      </w:r>
      <w:proofErr w:type="spellEnd"/>
      <w:r w:rsidRPr="00E60046">
        <w:rPr>
          <w:rFonts w:ascii="Gill Sans MT" w:hAnsi="Gill Sans MT"/>
        </w:rPr>
        <w:t xml:space="preserve">, L., Ping-Mei, L., Xing-Qi, L., Xiang-Jun, S., </w:t>
      </w:r>
      <w:r w:rsidRPr="00E60046">
        <w:rPr>
          <w:rFonts w:ascii="Gill Sans MT" w:hAnsi="Gill Sans MT"/>
        </w:rPr>
        <w:lastRenderedPageBreak/>
        <w:t xml:space="preserve">Ling-Yu, T., Hai-Cheng, W., Qing-Hai, X., Shun, Y., Xiang-Dong, Y., Zhen-Jing, Y., Ge, Y.U., Yun, Z., </w:t>
      </w:r>
      <w:proofErr w:type="spellStart"/>
      <w:r w:rsidRPr="00E60046">
        <w:rPr>
          <w:rFonts w:ascii="Gill Sans MT" w:hAnsi="Gill Sans MT"/>
        </w:rPr>
        <w:t>Zhi</w:t>
      </w:r>
      <w:proofErr w:type="spellEnd"/>
      <w:r w:rsidRPr="00E60046">
        <w:rPr>
          <w:rFonts w:ascii="Gill Sans MT" w:hAnsi="Gill Sans MT"/>
        </w:rPr>
        <w:t xml:space="preserve">-Yong, Z., </w:t>
      </w:r>
      <w:proofErr w:type="spellStart"/>
      <w:r w:rsidRPr="00E60046">
        <w:rPr>
          <w:rFonts w:ascii="Gill Sans MT" w:hAnsi="Gill Sans MT"/>
        </w:rPr>
        <w:t>Ke</w:t>
      </w:r>
      <w:proofErr w:type="spellEnd"/>
      <w:r w:rsidRPr="00E60046">
        <w:rPr>
          <w:rFonts w:ascii="Gill Sans MT" w:hAnsi="Gill Sans MT"/>
        </w:rPr>
        <w:t xml:space="preserve">-Liang, Z., </w:t>
      </w:r>
      <w:proofErr w:type="spellStart"/>
      <w:r w:rsidRPr="00E60046">
        <w:rPr>
          <w:rFonts w:ascii="Gill Sans MT" w:hAnsi="Gill Sans MT"/>
        </w:rPr>
        <w:t>Zhuo</w:t>
      </w:r>
      <w:proofErr w:type="spellEnd"/>
      <w:r w:rsidRPr="00E60046">
        <w:rPr>
          <w:rFonts w:ascii="Gill Sans MT" w:hAnsi="Gill Sans MT"/>
        </w:rPr>
        <w:t xml:space="preserve">, Z., </w:t>
      </w:r>
      <w:proofErr w:type="spellStart"/>
      <w:r w:rsidRPr="00E60046">
        <w:rPr>
          <w:rFonts w:ascii="Gill Sans MT" w:hAnsi="Gill Sans MT"/>
        </w:rPr>
        <w:t>Herzschuh</w:t>
      </w:r>
      <w:proofErr w:type="spellEnd"/>
      <w:r w:rsidRPr="00E60046">
        <w:rPr>
          <w:rFonts w:ascii="Gill Sans MT" w:hAnsi="Gill Sans MT"/>
        </w:rPr>
        <w:t xml:space="preserve">, U., 2021. A modern pollen dataset of China. Chinese Journal of Plant Ecology 45, 799. </w:t>
      </w:r>
      <w:hyperlink r:id="rId15" w:history="1">
        <w:r w:rsidRPr="00E60046">
          <w:rPr>
            <w:rStyle w:val="Hyperlink"/>
            <w:rFonts w:ascii="Gill Sans MT" w:hAnsi="Gill Sans MT"/>
          </w:rPr>
          <w:t>https://doi.org/10.17521/cjpe.2021.0024</w:t>
        </w:r>
      </w:hyperlink>
    </w:p>
    <w:p w14:paraId="2E51D267" w14:textId="77777777" w:rsidR="00E60046" w:rsidRPr="00E60046" w:rsidRDefault="00E60046" w:rsidP="00E60046">
      <w:pPr>
        <w:ind w:hanging="480"/>
        <w:rPr>
          <w:rFonts w:ascii="Gill Sans MT" w:hAnsi="Gill Sans MT"/>
        </w:rPr>
      </w:pPr>
    </w:p>
    <w:p w14:paraId="0AD7884E" w14:textId="77777777" w:rsidR="002B137E" w:rsidRDefault="002B137E" w:rsidP="002B137E">
      <w:pPr>
        <w:ind w:hanging="480"/>
      </w:pPr>
      <w:proofErr w:type="spellStart"/>
      <w:r>
        <w:t>Lézine</w:t>
      </w:r>
      <w:proofErr w:type="spellEnd"/>
      <w:r>
        <w:t xml:space="preserve">, A.-M., 1988. Les variations de la couverture </w:t>
      </w:r>
      <w:proofErr w:type="spellStart"/>
      <w:r>
        <w:t>forestière</w:t>
      </w:r>
      <w:proofErr w:type="spellEnd"/>
      <w:r>
        <w:t xml:space="preserve"> </w:t>
      </w:r>
      <w:proofErr w:type="spellStart"/>
      <w:r>
        <w:t>mésophile</w:t>
      </w:r>
      <w:proofErr w:type="spellEnd"/>
      <w:r>
        <w:t xml:space="preserve"> </w:t>
      </w:r>
      <w:proofErr w:type="spellStart"/>
      <w:r>
        <w:t>d’Afrique</w:t>
      </w:r>
      <w:proofErr w:type="spellEnd"/>
      <w:r>
        <w:t xml:space="preserve"> occidentale au </w:t>
      </w:r>
      <w:proofErr w:type="spellStart"/>
      <w:r>
        <w:t>cours</w:t>
      </w:r>
      <w:proofErr w:type="spellEnd"/>
      <w:r>
        <w:t xml:space="preserve"> de </w:t>
      </w:r>
      <w:proofErr w:type="spellStart"/>
      <w:r>
        <w:t>l’Holocène</w:t>
      </w:r>
      <w:proofErr w:type="spellEnd"/>
      <w:r>
        <w:t xml:space="preserve">. C. r. Acad. sci., </w:t>
      </w:r>
      <w:proofErr w:type="spellStart"/>
      <w:r>
        <w:t>Sér</w:t>
      </w:r>
      <w:proofErr w:type="spellEnd"/>
      <w:r>
        <w:t xml:space="preserve">. 2, </w:t>
      </w:r>
      <w:proofErr w:type="spellStart"/>
      <w:r>
        <w:t>Méc</w:t>
      </w:r>
      <w:proofErr w:type="spellEnd"/>
      <w:r>
        <w:t xml:space="preserve">. phys. </w:t>
      </w:r>
      <w:proofErr w:type="spellStart"/>
      <w:r>
        <w:t>chim</w:t>
      </w:r>
      <w:proofErr w:type="spellEnd"/>
      <w:r>
        <w:t xml:space="preserve">. sci. </w:t>
      </w:r>
      <w:proofErr w:type="spellStart"/>
      <w:r>
        <w:t>univers</w:t>
      </w:r>
      <w:proofErr w:type="spellEnd"/>
      <w:r>
        <w:t xml:space="preserve"> sci. </w:t>
      </w:r>
      <w:proofErr w:type="spellStart"/>
      <w:r>
        <w:t>terre</w:t>
      </w:r>
      <w:proofErr w:type="spellEnd"/>
      <w:r>
        <w:t xml:space="preserve"> 307, 439–445.</w:t>
      </w:r>
    </w:p>
    <w:p w14:paraId="3CF46722" w14:textId="77777777" w:rsidR="00CF5D24" w:rsidRDefault="00CF5D24" w:rsidP="006D0556">
      <w:pPr>
        <w:rPr>
          <w:rFonts w:ascii="Gill Sans MT" w:hAnsi="Gill Sans MT" w:cs="Arial"/>
          <w:color w:val="222222"/>
          <w:shd w:val="clear" w:color="auto" w:fill="FFFFFF"/>
        </w:rPr>
      </w:pPr>
    </w:p>
    <w:p w14:paraId="390F8BE0" w14:textId="458014E1" w:rsidR="00C97ACE" w:rsidRPr="00C97ACE" w:rsidRDefault="00C97ACE" w:rsidP="006D0556">
      <w:pPr>
        <w:rPr>
          <w:rFonts w:ascii="Gill Sans MT" w:hAnsi="Gill Sans MT"/>
        </w:rPr>
      </w:pPr>
      <w:r w:rsidRPr="00C97ACE">
        <w:rPr>
          <w:rFonts w:ascii="Gill Sans MT" w:hAnsi="Gill Sans MT" w:cs="Arial"/>
          <w:color w:val="222222"/>
          <w:shd w:val="clear" w:color="auto" w:fill="FFFFFF"/>
        </w:rPr>
        <w:t>Harris, I., Osborn, T.J., Jones, P. and Lister, D., 2020. Version 4 of the CRU TS monthly high-resolution gridded multivariate climate dataset.</w:t>
      </w:r>
      <w:r w:rsidRPr="00C97ACE">
        <w:rPr>
          <w:rStyle w:val="apple-converted-space"/>
          <w:rFonts w:ascii="Gill Sans MT" w:hAnsi="Gill Sans MT" w:cs="Arial"/>
          <w:color w:val="222222"/>
          <w:shd w:val="clear" w:color="auto" w:fill="FFFFFF"/>
        </w:rPr>
        <w:t> </w:t>
      </w:r>
      <w:r w:rsidRPr="00C97ACE">
        <w:rPr>
          <w:rFonts w:ascii="Gill Sans MT" w:hAnsi="Gill Sans MT" w:cs="Arial"/>
          <w:i/>
          <w:iCs/>
          <w:color w:val="222222"/>
        </w:rPr>
        <w:t xml:space="preserve">Scientific </w:t>
      </w:r>
      <w:r w:rsidR="00484E09">
        <w:rPr>
          <w:rFonts w:ascii="Gill Sans MT" w:hAnsi="Gill Sans MT" w:cs="Arial"/>
          <w:i/>
          <w:iCs/>
          <w:color w:val="222222"/>
        </w:rPr>
        <w:t>D</w:t>
      </w:r>
      <w:r w:rsidRPr="00C97ACE">
        <w:rPr>
          <w:rFonts w:ascii="Gill Sans MT" w:hAnsi="Gill Sans MT" w:cs="Arial"/>
          <w:i/>
          <w:iCs/>
          <w:color w:val="222222"/>
        </w:rPr>
        <w:t>ata</w:t>
      </w:r>
      <w:r w:rsidRPr="00C97ACE">
        <w:rPr>
          <w:rFonts w:ascii="Gill Sans MT" w:hAnsi="Gill Sans MT" w:cs="Arial"/>
          <w:color w:val="222222"/>
          <w:shd w:val="clear" w:color="auto" w:fill="FFFFFF"/>
        </w:rPr>
        <w:t>,</w:t>
      </w:r>
      <w:r w:rsidRPr="00C97ACE">
        <w:rPr>
          <w:rStyle w:val="apple-converted-space"/>
          <w:rFonts w:ascii="Gill Sans MT" w:hAnsi="Gill Sans MT" w:cs="Arial"/>
          <w:color w:val="222222"/>
          <w:shd w:val="clear" w:color="auto" w:fill="FFFFFF"/>
        </w:rPr>
        <w:t> </w:t>
      </w:r>
      <w:r w:rsidRPr="00C97ACE">
        <w:rPr>
          <w:rFonts w:ascii="Gill Sans MT" w:hAnsi="Gill Sans MT" w:cs="Arial"/>
          <w:i/>
          <w:iCs/>
          <w:color w:val="222222"/>
        </w:rPr>
        <w:t>7</w:t>
      </w:r>
      <w:r w:rsidRPr="00C97ACE">
        <w:rPr>
          <w:rFonts w:ascii="Gill Sans MT" w:hAnsi="Gill Sans MT" w:cs="Arial"/>
          <w:color w:val="222222"/>
          <w:shd w:val="clear" w:color="auto" w:fill="FFFFFF"/>
        </w:rPr>
        <w:t xml:space="preserve">(1), pp.1-18, </w:t>
      </w:r>
      <w:hyperlink r:id="rId16" w:history="1">
        <w:r w:rsidRPr="00C97ACE">
          <w:rPr>
            <w:rStyle w:val="Hyperlink"/>
            <w:rFonts w:ascii="Gill Sans MT" w:hAnsi="Gill Sans MT" w:cs="Arial"/>
            <w:shd w:val="clear" w:color="auto" w:fill="FFFFFF"/>
          </w:rPr>
          <w:t>https://doi.org/10.6084/m9.figshare.1</w:t>
        </w:r>
        <w:r w:rsidRPr="00C97ACE">
          <w:rPr>
            <w:rStyle w:val="Hyperlink"/>
            <w:rFonts w:ascii="Gill Sans MT" w:hAnsi="Gill Sans MT" w:cs="Arial"/>
            <w:shd w:val="clear" w:color="auto" w:fill="FFFFFF"/>
          </w:rPr>
          <w:t>1</w:t>
        </w:r>
        <w:r w:rsidRPr="00C97ACE">
          <w:rPr>
            <w:rStyle w:val="Hyperlink"/>
            <w:rFonts w:ascii="Gill Sans MT" w:hAnsi="Gill Sans MT" w:cs="Arial"/>
            <w:shd w:val="clear" w:color="auto" w:fill="FFFFFF"/>
          </w:rPr>
          <w:t>980500</w:t>
        </w:r>
      </w:hyperlink>
      <w:r w:rsidRPr="00C97ACE">
        <w:rPr>
          <w:rFonts w:ascii="Gill Sans MT" w:hAnsi="Gill Sans MT" w:cs="Arial"/>
          <w:color w:val="222222"/>
          <w:shd w:val="clear" w:color="auto" w:fill="FFFFFF"/>
        </w:rPr>
        <w:t xml:space="preserve"> </w:t>
      </w:r>
    </w:p>
    <w:p w14:paraId="79B89ADC" w14:textId="6FD30857" w:rsidR="005A4838" w:rsidRDefault="005A4838" w:rsidP="006D0556">
      <w:pPr>
        <w:rPr>
          <w:rFonts w:ascii="Gill Sans MT" w:hAnsi="Gill Sans MT"/>
        </w:rPr>
      </w:pPr>
    </w:p>
    <w:p w14:paraId="0DF3EC57" w14:textId="5DADD1AE" w:rsidR="002E5C16" w:rsidRDefault="002E5C16" w:rsidP="006D0556">
      <w:pPr>
        <w:rPr>
          <w:rFonts w:ascii="Gill Sans MT" w:hAnsi="Gill Sans MT"/>
        </w:rPr>
      </w:pPr>
      <w:r w:rsidRPr="002E5C16">
        <w:rPr>
          <w:rFonts w:ascii="Gill Sans MT" w:hAnsi="Gill Sans MT"/>
        </w:rPr>
        <w:t>Harrison, S.</w:t>
      </w:r>
      <w:r>
        <w:rPr>
          <w:rFonts w:ascii="Gill Sans MT" w:hAnsi="Gill Sans MT"/>
        </w:rPr>
        <w:t>P.</w:t>
      </w:r>
      <w:r w:rsidRPr="002E5C16">
        <w:rPr>
          <w:rFonts w:ascii="Gill Sans MT" w:hAnsi="Gill Sans MT"/>
        </w:rPr>
        <w:t>, 2019. Modern pollen data for climate reconstructions, version 1 (SMPDS)</w:t>
      </w:r>
      <w:r>
        <w:rPr>
          <w:rFonts w:ascii="Gill Sans MT" w:hAnsi="Gill Sans MT"/>
        </w:rPr>
        <w:t xml:space="preserve">. Dataset. </w:t>
      </w:r>
      <w:hyperlink r:id="rId17" w:history="1">
        <w:r w:rsidRPr="00FF4B77">
          <w:rPr>
            <w:rStyle w:val="Hyperlink"/>
            <w:rFonts w:ascii="Gill Sans MT" w:hAnsi="Gill Sans MT"/>
          </w:rPr>
          <w:t>https://doi.org/10.17864/1947.1</w:t>
        </w:r>
        <w:r w:rsidRPr="00FF4B77">
          <w:rPr>
            <w:rStyle w:val="Hyperlink"/>
            <w:rFonts w:ascii="Gill Sans MT" w:hAnsi="Gill Sans MT"/>
          </w:rPr>
          <w:t>9</w:t>
        </w:r>
        <w:r w:rsidRPr="00FF4B77">
          <w:rPr>
            <w:rStyle w:val="Hyperlink"/>
            <w:rFonts w:ascii="Gill Sans MT" w:hAnsi="Gill Sans MT"/>
          </w:rPr>
          <w:t>4</w:t>
        </w:r>
      </w:hyperlink>
      <w:r>
        <w:rPr>
          <w:rFonts w:ascii="Gill Sans MT" w:hAnsi="Gill Sans MT"/>
        </w:rPr>
        <w:t xml:space="preserve"> </w:t>
      </w:r>
    </w:p>
    <w:p w14:paraId="7051E729" w14:textId="77777777" w:rsidR="00484E09" w:rsidRDefault="00484E09" w:rsidP="006D0556">
      <w:pPr>
        <w:rPr>
          <w:rFonts w:ascii="Gill Sans MT" w:hAnsi="Gill Sans MT"/>
        </w:rPr>
      </w:pPr>
    </w:p>
    <w:p w14:paraId="0600A6C0" w14:textId="7879DFB8" w:rsidR="002E5C16" w:rsidRDefault="002E5C16" w:rsidP="006D0556">
      <w:pPr>
        <w:rPr>
          <w:rFonts w:ascii="Gill Sans MT" w:hAnsi="Gill Sans MT"/>
        </w:rPr>
      </w:pPr>
      <w:r w:rsidRPr="002E5C16">
        <w:rPr>
          <w:rFonts w:ascii="Gill Sans MT" w:hAnsi="Gill Sans MT"/>
        </w:rPr>
        <w:t>Harrison, S.</w:t>
      </w:r>
      <w:r>
        <w:rPr>
          <w:rFonts w:ascii="Gill Sans MT" w:hAnsi="Gill Sans MT"/>
        </w:rPr>
        <w:t>P.</w:t>
      </w:r>
      <w:r w:rsidRPr="002E5C16">
        <w:rPr>
          <w:rFonts w:ascii="Gill Sans MT" w:hAnsi="Gill Sans MT"/>
        </w:rPr>
        <w:t xml:space="preserve">, </w:t>
      </w:r>
      <w:proofErr w:type="spellStart"/>
      <w:r w:rsidRPr="002E5C16">
        <w:rPr>
          <w:rFonts w:ascii="Gill Sans MT" w:hAnsi="Gill Sans MT"/>
        </w:rPr>
        <w:t>Marinova</w:t>
      </w:r>
      <w:proofErr w:type="spellEnd"/>
      <w:r w:rsidRPr="002E5C16">
        <w:rPr>
          <w:rFonts w:ascii="Gill Sans MT" w:hAnsi="Gill Sans MT"/>
        </w:rPr>
        <w:t xml:space="preserve">, E. and Cruz-Silva, E., 2021. </w:t>
      </w:r>
      <w:proofErr w:type="spellStart"/>
      <w:r w:rsidRPr="002E5C16">
        <w:rPr>
          <w:rFonts w:ascii="Gill Sans MT" w:hAnsi="Gill Sans MT"/>
        </w:rPr>
        <w:t>EMBSeCBIO</w:t>
      </w:r>
      <w:proofErr w:type="spellEnd"/>
      <w:r w:rsidRPr="002E5C16">
        <w:rPr>
          <w:rFonts w:ascii="Gill Sans MT" w:hAnsi="Gill Sans MT"/>
        </w:rPr>
        <w:t xml:space="preserve"> pollen database.</w:t>
      </w:r>
      <w:r>
        <w:rPr>
          <w:rFonts w:ascii="Gill Sans MT" w:hAnsi="Gill Sans MT"/>
        </w:rPr>
        <w:t xml:space="preserve"> Dataset. </w:t>
      </w:r>
      <w:hyperlink r:id="rId18" w:history="1">
        <w:r w:rsidRPr="00FF4B77">
          <w:rPr>
            <w:rStyle w:val="Hyperlink"/>
            <w:rFonts w:ascii="Gill Sans MT" w:hAnsi="Gill Sans MT"/>
          </w:rPr>
          <w:t>https://doi.org/10.17864/</w:t>
        </w:r>
        <w:r w:rsidRPr="00FF4B77">
          <w:rPr>
            <w:rStyle w:val="Hyperlink"/>
            <w:rFonts w:ascii="Gill Sans MT" w:hAnsi="Gill Sans MT"/>
          </w:rPr>
          <w:t>1</w:t>
        </w:r>
        <w:r w:rsidRPr="00FF4B77">
          <w:rPr>
            <w:rStyle w:val="Hyperlink"/>
            <w:rFonts w:ascii="Gill Sans MT" w:hAnsi="Gill Sans MT"/>
          </w:rPr>
          <w:t>947.309</w:t>
        </w:r>
      </w:hyperlink>
      <w:r>
        <w:rPr>
          <w:rFonts w:ascii="Gill Sans MT" w:hAnsi="Gill Sans MT"/>
        </w:rPr>
        <w:t xml:space="preserve"> </w:t>
      </w:r>
    </w:p>
    <w:p w14:paraId="3DE33338" w14:textId="77777777" w:rsidR="002E5C16" w:rsidRDefault="002E5C16" w:rsidP="006D0556">
      <w:pPr>
        <w:rPr>
          <w:rFonts w:ascii="Gill Sans MT" w:hAnsi="Gill Sans MT"/>
        </w:rPr>
      </w:pPr>
    </w:p>
    <w:p w14:paraId="52F87EE4" w14:textId="6E61D661" w:rsidR="005A4838" w:rsidRDefault="005A4838" w:rsidP="006D0556">
      <w:pPr>
        <w:rPr>
          <w:rFonts w:ascii="Gill Sans MT" w:hAnsi="Gill Sans MT"/>
        </w:rPr>
      </w:pPr>
      <w:r w:rsidRPr="005A4838">
        <w:rPr>
          <w:rFonts w:ascii="Gill Sans MT" w:hAnsi="Gill Sans MT"/>
        </w:rPr>
        <w:t>Harrison, S.</w:t>
      </w:r>
      <w:r>
        <w:rPr>
          <w:rFonts w:ascii="Gill Sans MT" w:hAnsi="Gill Sans MT"/>
        </w:rPr>
        <w:t xml:space="preserve"> P.</w:t>
      </w:r>
      <w:r w:rsidRPr="005A4838">
        <w:rPr>
          <w:rFonts w:ascii="Gill Sans MT" w:hAnsi="Gill Sans MT"/>
        </w:rPr>
        <w:t>, Shen, Y. and Sweeney, L., 2022. Pollen data and charcoal data of the Iberian Peninsula (version 3)</w:t>
      </w:r>
      <w:r w:rsidR="002E5C16">
        <w:rPr>
          <w:rFonts w:ascii="Gill Sans MT" w:hAnsi="Gill Sans MT"/>
        </w:rPr>
        <w:t>. Dataset.</w:t>
      </w:r>
      <w:r>
        <w:rPr>
          <w:rFonts w:ascii="Gill Sans MT" w:hAnsi="Gill Sans MT"/>
        </w:rPr>
        <w:t xml:space="preserve"> </w:t>
      </w:r>
      <w:hyperlink r:id="rId19" w:history="1">
        <w:r w:rsidRPr="00FF4B77">
          <w:rPr>
            <w:rStyle w:val="Hyperlink"/>
            <w:rFonts w:ascii="Gill Sans MT" w:hAnsi="Gill Sans MT"/>
          </w:rPr>
          <w:t>https://doi.org/10.17</w:t>
        </w:r>
        <w:r w:rsidRPr="00FF4B77">
          <w:rPr>
            <w:rStyle w:val="Hyperlink"/>
            <w:rFonts w:ascii="Gill Sans MT" w:hAnsi="Gill Sans MT"/>
          </w:rPr>
          <w:t>8</w:t>
        </w:r>
        <w:r w:rsidRPr="00FF4B77">
          <w:rPr>
            <w:rStyle w:val="Hyperlink"/>
            <w:rFonts w:ascii="Gill Sans MT" w:hAnsi="Gill Sans MT"/>
          </w:rPr>
          <w:t>64/1947.000369</w:t>
        </w:r>
      </w:hyperlink>
    </w:p>
    <w:p w14:paraId="4B15A3A2" w14:textId="77777777" w:rsidR="005A4838" w:rsidRPr="005A4838" w:rsidRDefault="005A4838" w:rsidP="006D0556">
      <w:pPr>
        <w:rPr>
          <w:rFonts w:ascii="Gill Sans MT" w:hAnsi="Gill Sans MT"/>
        </w:rPr>
      </w:pPr>
    </w:p>
    <w:p w14:paraId="7860712D" w14:textId="5BD56DBD" w:rsidR="00F55F7E" w:rsidRDefault="00F55F7E" w:rsidP="006D0556">
      <w:pPr>
        <w:rPr>
          <w:rFonts w:ascii="Gill Sans MT" w:hAnsi="Gill Sans MT" w:cs="Arial"/>
          <w:color w:val="222222"/>
          <w:shd w:val="clear" w:color="auto" w:fill="FFFFFF"/>
        </w:rPr>
      </w:pPr>
      <w:proofErr w:type="spellStart"/>
      <w:r w:rsidRPr="00F55F7E">
        <w:rPr>
          <w:rFonts w:ascii="Gill Sans MT" w:hAnsi="Gill Sans MT" w:cs="Arial"/>
          <w:color w:val="222222"/>
          <w:shd w:val="clear" w:color="auto" w:fill="FFFFFF"/>
        </w:rPr>
        <w:t>Hengl</w:t>
      </w:r>
      <w:proofErr w:type="spellEnd"/>
      <w:r w:rsidRPr="00F55F7E">
        <w:rPr>
          <w:rFonts w:ascii="Gill Sans MT" w:hAnsi="Gill Sans MT" w:cs="Arial"/>
          <w:color w:val="222222"/>
          <w:shd w:val="clear" w:color="auto" w:fill="FFFFFF"/>
        </w:rPr>
        <w:t xml:space="preserve">, T., Walsh, M.G., </w:t>
      </w:r>
      <w:proofErr w:type="spellStart"/>
      <w:r w:rsidRPr="00F55F7E">
        <w:rPr>
          <w:rFonts w:ascii="Gill Sans MT" w:hAnsi="Gill Sans MT" w:cs="Arial"/>
          <w:color w:val="222222"/>
          <w:shd w:val="clear" w:color="auto" w:fill="FFFFFF"/>
        </w:rPr>
        <w:t>Sanderman</w:t>
      </w:r>
      <w:proofErr w:type="spellEnd"/>
      <w:r w:rsidRPr="00F55F7E">
        <w:rPr>
          <w:rFonts w:ascii="Gill Sans MT" w:hAnsi="Gill Sans MT" w:cs="Arial"/>
          <w:color w:val="222222"/>
          <w:shd w:val="clear" w:color="auto" w:fill="FFFFFF"/>
        </w:rPr>
        <w:t>, J., Wheeler, I., Harrison, S.P. and Prentice, I.C., 2018. Global mapping of potential natural vegetation: an assessment of machine learning algorithms for estimating land potential.</w:t>
      </w:r>
      <w:r w:rsidRPr="00F55F7E">
        <w:rPr>
          <w:rStyle w:val="apple-converted-space"/>
          <w:rFonts w:ascii="Gill Sans MT" w:hAnsi="Gill Sans MT" w:cs="Arial"/>
          <w:color w:val="222222"/>
          <w:shd w:val="clear" w:color="auto" w:fill="FFFFFF"/>
        </w:rPr>
        <w:t> </w:t>
      </w:r>
      <w:proofErr w:type="spellStart"/>
      <w:r w:rsidRPr="00F55F7E">
        <w:rPr>
          <w:rFonts w:ascii="Gill Sans MT" w:hAnsi="Gill Sans MT" w:cs="Arial"/>
          <w:i/>
          <w:iCs/>
          <w:color w:val="222222"/>
        </w:rPr>
        <w:t>PeerJ</w:t>
      </w:r>
      <w:proofErr w:type="spellEnd"/>
      <w:r w:rsidRPr="00F55F7E">
        <w:rPr>
          <w:rFonts w:ascii="Gill Sans MT" w:hAnsi="Gill Sans MT" w:cs="Arial"/>
          <w:color w:val="222222"/>
          <w:shd w:val="clear" w:color="auto" w:fill="FFFFFF"/>
        </w:rPr>
        <w:t>,</w:t>
      </w:r>
      <w:r w:rsidRPr="00F55F7E">
        <w:rPr>
          <w:rStyle w:val="apple-converted-space"/>
          <w:rFonts w:ascii="Gill Sans MT" w:hAnsi="Gill Sans MT" w:cs="Arial"/>
          <w:color w:val="222222"/>
          <w:shd w:val="clear" w:color="auto" w:fill="FFFFFF"/>
        </w:rPr>
        <w:t> </w:t>
      </w:r>
      <w:r w:rsidRPr="00F55F7E">
        <w:rPr>
          <w:rFonts w:ascii="Gill Sans MT" w:hAnsi="Gill Sans MT" w:cs="Arial"/>
          <w:i/>
          <w:iCs/>
          <w:color w:val="222222"/>
        </w:rPr>
        <w:t>6</w:t>
      </w:r>
      <w:r w:rsidRPr="00F55F7E">
        <w:rPr>
          <w:rFonts w:ascii="Gill Sans MT" w:hAnsi="Gill Sans MT" w:cs="Arial"/>
          <w:color w:val="222222"/>
          <w:shd w:val="clear" w:color="auto" w:fill="FFFFFF"/>
        </w:rPr>
        <w:t xml:space="preserve">, p.e5457, </w:t>
      </w:r>
      <w:hyperlink r:id="rId20" w:history="1">
        <w:r w:rsidRPr="00F55F7E">
          <w:rPr>
            <w:rStyle w:val="Hyperlink"/>
            <w:rFonts w:ascii="Gill Sans MT" w:hAnsi="Gill Sans MT" w:cs="Arial"/>
            <w:shd w:val="clear" w:color="auto" w:fill="FFFFFF"/>
          </w:rPr>
          <w:t>https://</w:t>
        </w:r>
        <w:r w:rsidRPr="00F55F7E">
          <w:rPr>
            <w:rStyle w:val="Hyperlink"/>
            <w:rFonts w:ascii="Gill Sans MT" w:hAnsi="Gill Sans MT" w:cs="Arial"/>
            <w:shd w:val="clear" w:color="auto" w:fill="FFFFFF"/>
          </w:rPr>
          <w:t>d</w:t>
        </w:r>
        <w:r w:rsidRPr="00F55F7E">
          <w:rPr>
            <w:rStyle w:val="Hyperlink"/>
            <w:rFonts w:ascii="Gill Sans MT" w:hAnsi="Gill Sans MT" w:cs="Arial"/>
            <w:shd w:val="clear" w:color="auto" w:fill="FFFFFF"/>
          </w:rPr>
          <w:t>oi.org/10.7717/peerj.5457</w:t>
        </w:r>
      </w:hyperlink>
      <w:r w:rsidRPr="00F55F7E">
        <w:rPr>
          <w:rFonts w:ascii="Gill Sans MT" w:hAnsi="Gill Sans MT" w:cs="Arial"/>
          <w:color w:val="222222"/>
          <w:shd w:val="clear" w:color="auto" w:fill="FFFFFF"/>
        </w:rPr>
        <w:t xml:space="preserve"> </w:t>
      </w:r>
    </w:p>
    <w:p w14:paraId="0BBD41A9" w14:textId="77777777" w:rsidR="005A4838" w:rsidRDefault="005A4838" w:rsidP="006D0556">
      <w:pPr>
        <w:rPr>
          <w:rFonts w:ascii="Gill Sans MT" w:hAnsi="Gill Sans MT" w:cs="Arial"/>
          <w:color w:val="222222"/>
          <w:shd w:val="clear" w:color="auto" w:fill="FFFFFF"/>
        </w:rPr>
      </w:pPr>
    </w:p>
    <w:p w14:paraId="2468B3D7" w14:textId="46E9BD06" w:rsidR="00F55F7E" w:rsidRDefault="005A4838" w:rsidP="006D0556">
      <w:pPr>
        <w:rPr>
          <w:rFonts w:ascii="Gill Sans MT" w:hAnsi="Gill Sans MT" w:cs="Arial"/>
          <w:color w:val="222222"/>
          <w:shd w:val="clear" w:color="auto" w:fill="FFFFFF"/>
        </w:rPr>
      </w:pPr>
      <w:proofErr w:type="spellStart"/>
      <w:r w:rsidRPr="005A4838">
        <w:rPr>
          <w:rFonts w:ascii="Gill Sans MT" w:hAnsi="Gill Sans MT" w:cs="Arial"/>
          <w:color w:val="222222"/>
          <w:shd w:val="clear" w:color="auto" w:fill="FFFFFF"/>
        </w:rPr>
        <w:t>Herzschuh</w:t>
      </w:r>
      <w:proofErr w:type="spellEnd"/>
      <w:r w:rsidRPr="005A4838">
        <w:rPr>
          <w:rFonts w:ascii="Gill Sans MT" w:hAnsi="Gill Sans MT" w:cs="Arial"/>
          <w:color w:val="222222"/>
          <w:shd w:val="clear" w:color="auto" w:fill="FFFFFF"/>
        </w:rPr>
        <w:t xml:space="preserve">, U., Cao, X., </w:t>
      </w:r>
      <w:proofErr w:type="spellStart"/>
      <w:r w:rsidRPr="005A4838">
        <w:rPr>
          <w:rFonts w:ascii="Gill Sans MT" w:hAnsi="Gill Sans MT" w:cs="Arial"/>
          <w:color w:val="222222"/>
          <w:shd w:val="clear" w:color="auto" w:fill="FFFFFF"/>
        </w:rPr>
        <w:t>Laepple</w:t>
      </w:r>
      <w:proofErr w:type="spellEnd"/>
      <w:r w:rsidRPr="005A4838">
        <w:rPr>
          <w:rFonts w:ascii="Gill Sans MT" w:hAnsi="Gill Sans MT" w:cs="Arial"/>
          <w:color w:val="222222"/>
          <w:shd w:val="clear" w:color="auto" w:fill="FFFFFF"/>
        </w:rPr>
        <w:t xml:space="preserve">, T., </w:t>
      </w:r>
      <w:proofErr w:type="spellStart"/>
      <w:r w:rsidRPr="005A4838">
        <w:rPr>
          <w:rFonts w:ascii="Gill Sans MT" w:hAnsi="Gill Sans MT" w:cs="Arial"/>
          <w:color w:val="222222"/>
          <w:shd w:val="clear" w:color="auto" w:fill="FFFFFF"/>
        </w:rPr>
        <w:t>Dallmeyer</w:t>
      </w:r>
      <w:proofErr w:type="spellEnd"/>
      <w:r w:rsidRPr="005A4838">
        <w:rPr>
          <w:rFonts w:ascii="Gill Sans MT" w:hAnsi="Gill Sans MT" w:cs="Arial"/>
          <w:color w:val="222222"/>
          <w:shd w:val="clear" w:color="auto" w:fill="FFFFFF"/>
        </w:rPr>
        <w:t xml:space="preserve">, A., Telford, R.J., Ni, J., Chen, F., Kong, Z., Liu, G., Liu, K.B. and Liu, X., 2019. Position and orientation of the westerly jet determined Holocene rainfall patterns in China. </w:t>
      </w:r>
      <w:r w:rsidRPr="00484E09">
        <w:rPr>
          <w:rFonts w:ascii="Gill Sans MT" w:hAnsi="Gill Sans MT" w:cs="Arial"/>
          <w:i/>
          <w:iCs/>
          <w:color w:val="222222"/>
          <w:shd w:val="clear" w:color="auto" w:fill="FFFFFF"/>
        </w:rPr>
        <w:t xml:space="preserve">Nature </w:t>
      </w:r>
      <w:r w:rsidR="00484E09" w:rsidRPr="00484E09">
        <w:rPr>
          <w:rFonts w:ascii="Gill Sans MT" w:hAnsi="Gill Sans MT" w:cs="Arial"/>
          <w:i/>
          <w:iCs/>
          <w:color w:val="222222"/>
          <w:shd w:val="clear" w:color="auto" w:fill="FFFFFF"/>
        </w:rPr>
        <w:t>C</w:t>
      </w:r>
      <w:r w:rsidRPr="00484E09">
        <w:rPr>
          <w:rFonts w:ascii="Gill Sans MT" w:hAnsi="Gill Sans MT" w:cs="Arial"/>
          <w:i/>
          <w:iCs/>
          <w:color w:val="222222"/>
          <w:shd w:val="clear" w:color="auto" w:fill="FFFFFF"/>
        </w:rPr>
        <w:t>ommunications</w:t>
      </w:r>
      <w:r w:rsidRPr="005A4838">
        <w:rPr>
          <w:rFonts w:ascii="Gill Sans MT" w:hAnsi="Gill Sans MT" w:cs="Arial"/>
          <w:color w:val="222222"/>
          <w:shd w:val="clear" w:color="auto" w:fill="FFFFFF"/>
        </w:rPr>
        <w:t>, 10(1), pp.1-8</w:t>
      </w:r>
      <w:r>
        <w:rPr>
          <w:rFonts w:ascii="Gill Sans MT" w:hAnsi="Gill Sans MT" w:cs="Arial"/>
          <w:color w:val="222222"/>
          <w:shd w:val="clear" w:color="auto" w:fill="FFFFFF"/>
        </w:rPr>
        <w:t xml:space="preserve">, </w:t>
      </w:r>
      <w:hyperlink r:id="rId21" w:history="1">
        <w:r w:rsidRPr="00FF4B77">
          <w:rPr>
            <w:rStyle w:val="Hyperlink"/>
            <w:rFonts w:ascii="Gill Sans MT" w:hAnsi="Gill Sans MT" w:cs="Arial"/>
            <w:shd w:val="clear" w:color="auto" w:fill="FFFFFF"/>
          </w:rPr>
          <w:t>https://doi.o</w:t>
        </w:r>
        <w:r w:rsidRPr="00FF4B77">
          <w:rPr>
            <w:rStyle w:val="Hyperlink"/>
            <w:rFonts w:ascii="Gill Sans MT" w:hAnsi="Gill Sans MT" w:cs="Arial"/>
            <w:shd w:val="clear" w:color="auto" w:fill="FFFFFF"/>
          </w:rPr>
          <w:t>r</w:t>
        </w:r>
        <w:r w:rsidRPr="00FF4B77">
          <w:rPr>
            <w:rStyle w:val="Hyperlink"/>
            <w:rFonts w:ascii="Gill Sans MT" w:hAnsi="Gill Sans MT" w:cs="Arial"/>
            <w:shd w:val="clear" w:color="auto" w:fill="FFFFFF"/>
          </w:rPr>
          <w:t>g/10.1038/s41467-019-09866-8</w:t>
        </w:r>
      </w:hyperlink>
      <w:r>
        <w:rPr>
          <w:rFonts w:ascii="Gill Sans MT" w:hAnsi="Gill Sans MT" w:cs="Arial"/>
          <w:color w:val="222222"/>
          <w:shd w:val="clear" w:color="auto" w:fill="FFFFFF"/>
        </w:rPr>
        <w:t xml:space="preserve"> </w:t>
      </w:r>
    </w:p>
    <w:p w14:paraId="7D75FA45" w14:textId="77777777" w:rsidR="005A4838" w:rsidRDefault="005A4838" w:rsidP="006D0556">
      <w:pPr>
        <w:rPr>
          <w:rFonts w:ascii="Gill Sans MT" w:hAnsi="Gill Sans MT" w:cs="Arial"/>
          <w:color w:val="222222"/>
          <w:shd w:val="clear" w:color="auto" w:fill="FFFFFF"/>
        </w:rPr>
      </w:pPr>
    </w:p>
    <w:p w14:paraId="049054C5" w14:textId="07F1637B" w:rsidR="006D0556" w:rsidRDefault="006D0556" w:rsidP="006D0556">
      <w:pPr>
        <w:rPr>
          <w:rFonts w:ascii="Gill Sans MT" w:hAnsi="Gill Sans MT" w:cs="Arial"/>
          <w:color w:val="222222"/>
          <w:shd w:val="clear" w:color="auto" w:fill="FFFFFF"/>
        </w:rPr>
      </w:pPr>
      <w:r w:rsidRPr="006D0556">
        <w:rPr>
          <w:rFonts w:ascii="Gill Sans MT" w:hAnsi="Gill Sans MT" w:cs="Arial"/>
          <w:color w:val="222222"/>
          <w:shd w:val="clear" w:color="auto" w:fill="FFFFFF"/>
        </w:rPr>
        <w:t>Phelps, L.N., Chevalier, M., Shanahan, T.M., Aleman, J.C., Courtney</w:t>
      </w:r>
      <w:r w:rsidRPr="006D0556">
        <w:rPr>
          <w:rFonts w:ascii="Cambria Math" w:hAnsi="Cambria Math" w:cs="Cambria Math"/>
          <w:color w:val="222222"/>
          <w:shd w:val="clear" w:color="auto" w:fill="FFFFFF"/>
        </w:rPr>
        <w:t>‐</w:t>
      </w:r>
      <w:proofErr w:type="spellStart"/>
      <w:r w:rsidRPr="006D0556">
        <w:rPr>
          <w:rFonts w:ascii="Gill Sans MT" w:hAnsi="Gill Sans MT" w:cs="Arial"/>
          <w:color w:val="222222"/>
          <w:shd w:val="clear" w:color="auto" w:fill="FFFFFF"/>
        </w:rPr>
        <w:t>Mustaphi</w:t>
      </w:r>
      <w:proofErr w:type="spellEnd"/>
      <w:r w:rsidRPr="006D0556">
        <w:rPr>
          <w:rFonts w:ascii="Gill Sans MT" w:hAnsi="Gill Sans MT" w:cs="Arial"/>
          <w:color w:val="222222"/>
          <w:shd w:val="clear" w:color="auto" w:fill="FFFFFF"/>
        </w:rPr>
        <w:t xml:space="preserve">, C., </w:t>
      </w:r>
      <w:proofErr w:type="spellStart"/>
      <w:r w:rsidRPr="006D0556">
        <w:rPr>
          <w:rFonts w:ascii="Gill Sans MT" w:hAnsi="Gill Sans MT" w:cs="Arial"/>
          <w:color w:val="222222"/>
          <w:shd w:val="clear" w:color="auto" w:fill="FFFFFF"/>
        </w:rPr>
        <w:t>Kiahtipes</w:t>
      </w:r>
      <w:proofErr w:type="spellEnd"/>
      <w:r w:rsidRPr="006D0556">
        <w:rPr>
          <w:rFonts w:ascii="Gill Sans MT" w:hAnsi="Gill Sans MT" w:cs="Arial"/>
          <w:color w:val="222222"/>
          <w:shd w:val="clear" w:color="auto" w:fill="FFFFFF"/>
        </w:rPr>
        <w:t xml:space="preserve">, C.A., </w:t>
      </w:r>
      <w:proofErr w:type="spellStart"/>
      <w:r w:rsidRPr="006D0556">
        <w:rPr>
          <w:rFonts w:ascii="Gill Sans MT" w:hAnsi="Gill Sans MT" w:cs="Arial"/>
          <w:color w:val="222222"/>
          <w:shd w:val="clear" w:color="auto" w:fill="FFFFFF"/>
        </w:rPr>
        <w:t>Broennimann</w:t>
      </w:r>
      <w:proofErr w:type="spellEnd"/>
      <w:r w:rsidRPr="006D0556">
        <w:rPr>
          <w:rFonts w:ascii="Gill Sans MT" w:hAnsi="Gill Sans MT" w:cs="Arial"/>
          <w:color w:val="222222"/>
          <w:shd w:val="clear" w:color="auto" w:fill="FFFFFF"/>
        </w:rPr>
        <w:t xml:space="preserve">, O., Marchant, R., </w:t>
      </w:r>
      <w:proofErr w:type="spellStart"/>
      <w:r w:rsidRPr="006D0556">
        <w:rPr>
          <w:rFonts w:ascii="Gill Sans MT" w:hAnsi="Gill Sans MT" w:cs="Arial"/>
          <w:color w:val="222222"/>
          <w:shd w:val="clear" w:color="auto" w:fill="FFFFFF"/>
        </w:rPr>
        <w:t>Shekeine</w:t>
      </w:r>
      <w:proofErr w:type="spellEnd"/>
      <w:r w:rsidRPr="006D0556">
        <w:rPr>
          <w:rFonts w:ascii="Gill Sans MT" w:hAnsi="Gill Sans MT" w:cs="Arial"/>
          <w:color w:val="222222"/>
          <w:shd w:val="clear" w:color="auto" w:fill="FFFFFF"/>
        </w:rPr>
        <w:t xml:space="preserve">, J., Quick, L.J. and Davis, B.A., 2020. Asymmetric response of forest and grassy biomes to climate variability across the African Humid Period: influenced by anthropogenic </w:t>
      </w:r>
      <w:proofErr w:type="gramStart"/>
      <w:r w:rsidRPr="006D0556">
        <w:rPr>
          <w:rFonts w:ascii="Gill Sans MT" w:hAnsi="Gill Sans MT" w:cs="Arial"/>
          <w:color w:val="222222"/>
          <w:shd w:val="clear" w:color="auto" w:fill="FFFFFF"/>
        </w:rPr>
        <w:t>disturbance?.</w:t>
      </w:r>
      <w:proofErr w:type="gramEnd"/>
      <w:r w:rsidRPr="006D0556">
        <w:rPr>
          <w:rFonts w:ascii="Gill Sans MT" w:hAnsi="Gill Sans MT" w:cs="Arial"/>
          <w:color w:val="222222"/>
          <w:shd w:val="clear" w:color="auto" w:fill="FFFFFF"/>
        </w:rPr>
        <w:t xml:space="preserve"> </w:t>
      </w:r>
      <w:proofErr w:type="spellStart"/>
      <w:r w:rsidRPr="00484E09">
        <w:rPr>
          <w:rFonts w:ascii="Gill Sans MT" w:hAnsi="Gill Sans MT" w:cs="Arial"/>
          <w:i/>
          <w:iCs/>
          <w:color w:val="222222"/>
          <w:shd w:val="clear" w:color="auto" w:fill="FFFFFF"/>
        </w:rPr>
        <w:t>Ecography</w:t>
      </w:r>
      <w:proofErr w:type="spellEnd"/>
      <w:r w:rsidRPr="006D0556">
        <w:rPr>
          <w:rFonts w:ascii="Gill Sans MT" w:hAnsi="Gill Sans MT" w:cs="Arial"/>
          <w:color w:val="222222"/>
          <w:shd w:val="clear" w:color="auto" w:fill="FFFFFF"/>
        </w:rPr>
        <w:t>, 43(8), pp.1118-1142</w:t>
      </w:r>
      <w:r>
        <w:rPr>
          <w:rFonts w:ascii="Gill Sans MT" w:hAnsi="Gill Sans MT" w:cs="Arial"/>
          <w:color w:val="222222"/>
          <w:shd w:val="clear" w:color="auto" w:fill="FFFFFF"/>
        </w:rPr>
        <w:t xml:space="preserve">, </w:t>
      </w:r>
      <w:hyperlink r:id="rId22" w:history="1">
        <w:r w:rsidRPr="00FF4B77">
          <w:rPr>
            <w:rStyle w:val="Hyperlink"/>
            <w:rFonts w:ascii="Gill Sans MT" w:hAnsi="Gill Sans MT" w:cs="Arial"/>
            <w:shd w:val="clear" w:color="auto" w:fill="FFFFFF"/>
          </w:rPr>
          <w:t>https://doi.org/10.1111/</w:t>
        </w:r>
        <w:r w:rsidRPr="00FF4B77">
          <w:rPr>
            <w:rStyle w:val="Hyperlink"/>
            <w:rFonts w:ascii="Gill Sans MT" w:hAnsi="Gill Sans MT" w:cs="Arial"/>
            <w:shd w:val="clear" w:color="auto" w:fill="FFFFFF"/>
          </w:rPr>
          <w:t>e</w:t>
        </w:r>
        <w:r w:rsidRPr="00FF4B77">
          <w:rPr>
            <w:rStyle w:val="Hyperlink"/>
            <w:rFonts w:ascii="Gill Sans MT" w:hAnsi="Gill Sans MT" w:cs="Arial"/>
            <w:shd w:val="clear" w:color="auto" w:fill="FFFFFF"/>
          </w:rPr>
          <w:t>cog.04990</w:t>
        </w:r>
      </w:hyperlink>
      <w:r>
        <w:rPr>
          <w:rFonts w:ascii="Gill Sans MT" w:hAnsi="Gill Sans MT" w:cs="Arial"/>
          <w:color w:val="222222"/>
          <w:shd w:val="clear" w:color="auto" w:fill="FFFFFF"/>
        </w:rPr>
        <w:t xml:space="preserve"> </w:t>
      </w:r>
    </w:p>
    <w:p w14:paraId="52822778" w14:textId="663112DD" w:rsidR="005A4838" w:rsidRDefault="005A4838" w:rsidP="006D0556">
      <w:pPr>
        <w:rPr>
          <w:rFonts w:ascii="Gill Sans MT" w:hAnsi="Gill Sans MT" w:cs="Arial"/>
          <w:color w:val="222222"/>
          <w:shd w:val="clear" w:color="auto" w:fill="FFFFFF"/>
        </w:rPr>
      </w:pPr>
    </w:p>
    <w:p w14:paraId="03AD9430" w14:textId="16C693E2" w:rsidR="005A4838" w:rsidRDefault="005A4838" w:rsidP="006D0556">
      <w:pPr>
        <w:rPr>
          <w:rFonts w:ascii="Gill Sans MT" w:hAnsi="Gill Sans MT" w:cs="Arial"/>
          <w:color w:val="222222"/>
          <w:shd w:val="clear" w:color="auto" w:fill="FFFFFF"/>
        </w:rPr>
      </w:pPr>
      <w:proofErr w:type="spellStart"/>
      <w:r w:rsidRPr="005A4838">
        <w:rPr>
          <w:rFonts w:ascii="Gill Sans MT" w:hAnsi="Gill Sans MT" w:cs="Arial"/>
          <w:color w:val="222222"/>
          <w:shd w:val="clear" w:color="auto" w:fill="FFFFFF"/>
        </w:rPr>
        <w:t>Vincens</w:t>
      </w:r>
      <w:proofErr w:type="spellEnd"/>
      <w:r w:rsidRPr="005A4838">
        <w:rPr>
          <w:rFonts w:ascii="Gill Sans MT" w:hAnsi="Gill Sans MT" w:cs="Arial"/>
          <w:color w:val="222222"/>
          <w:shd w:val="clear" w:color="auto" w:fill="FFFFFF"/>
        </w:rPr>
        <w:t xml:space="preserve">, A., </w:t>
      </w:r>
      <w:proofErr w:type="spellStart"/>
      <w:r w:rsidRPr="005A4838">
        <w:rPr>
          <w:rFonts w:ascii="Gill Sans MT" w:hAnsi="Gill Sans MT" w:cs="Arial"/>
          <w:color w:val="222222"/>
          <w:shd w:val="clear" w:color="auto" w:fill="FFFFFF"/>
        </w:rPr>
        <w:t>Lézine</w:t>
      </w:r>
      <w:proofErr w:type="spellEnd"/>
      <w:r w:rsidRPr="005A4838">
        <w:rPr>
          <w:rFonts w:ascii="Gill Sans MT" w:hAnsi="Gill Sans MT" w:cs="Arial"/>
          <w:color w:val="222222"/>
          <w:shd w:val="clear" w:color="auto" w:fill="FFFFFF"/>
        </w:rPr>
        <w:t xml:space="preserve">, A.M., </w:t>
      </w:r>
      <w:proofErr w:type="spellStart"/>
      <w:r w:rsidRPr="005A4838">
        <w:rPr>
          <w:rFonts w:ascii="Gill Sans MT" w:hAnsi="Gill Sans MT" w:cs="Arial"/>
          <w:color w:val="222222"/>
          <w:shd w:val="clear" w:color="auto" w:fill="FFFFFF"/>
        </w:rPr>
        <w:t>Buchet</w:t>
      </w:r>
      <w:proofErr w:type="spellEnd"/>
      <w:r w:rsidRPr="005A4838">
        <w:rPr>
          <w:rFonts w:ascii="Gill Sans MT" w:hAnsi="Gill Sans MT" w:cs="Arial"/>
          <w:color w:val="222222"/>
          <w:shd w:val="clear" w:color="auto" w:fill="FFFFFF"/>
        </w:rPr>
        <w:t xml:space="preserve">, G., </w:t>
      </w:r>
      <w:proofErr w:type="spellStart"/>
      <w:r w:rsidRPr="005A4838">
        <w:rPr>
          <w:rFonts w:ascii="Gill Sans MT" w:hAnsi="Gill Sans MT" w:cs="Arial"/>
          <w:color w:val="222222"/>
          <w:shd w:val="clear" w:color="auto" w:fill="FFFFFF"/>
        </w:rPr>
        <w:t>Lewden</w:t>
      </w:r>
      <w:proofErr w:type="spellEnd"/>
      <w:r w:rsidRPr="005A4838">
        <w:rPr>
          <w:rFonts w:ascii="Gill Sans MT" w:hAnsi="Gill Sans MT" w:cs="Arial"/>
          <w:color w:val="222222"/>
          <w:shd w:val="clear" w:color="auto" w:fill="FFFFFF"/>
        </w:rPr>
        <w:t xml:space="preserve">, D. and Le Thomas, A., 2007. African pollen database inventory of tree and shrub pollen types. </w:t>
      </w:r>
      <w:r w:rsidRPr="00484E09">
        <w:rPr>
          <w:rFonts w:ascii="Gill Sans MT" w:hAnsi="Gill Sans MT" w:cs="Arial"/>
          <w:i/>
          <w:iCs/>
          <w:color w:val="222222"/>
          <w:shd w:val="clear" w:color="auto" w:fill="FFFFFF"/>
        </w:rPr>
        <w:t>Review of Palaeobotany and Palynology</w:t>
      </w:r>
      <w:r w:rsidRPr="005A4838">
        <w:rPr>
          <w:rFonts w:ascii="Gill Sans MT" w:hAnsi="Gill Sans MT" w:cs="Arial"/>
          <w:color w:val="222222"/>
          <w:shd w:val="clear" w:color="auto" w:fill="FFFFFF"/>
        </w:rPr>
        <w:t>, 145(1-2), pp.135-141</w:t>
      </w:r>
      <w:r>
        <w:rPr>
          <w:rFonts w:ascii="Gill Sans MT" w:hAnsi="Gill Sans MT" w:cs="Arial"/>
          <w:color w:val="222222"/>
          <w:shd w:val="clear" w:color="auto" w:fill="FFFFFF"/>
        </w:rPr>
        <w:t xml:space="preserve">, </w:t>
      </w:r>
      <w:hyperlink r:id="rId23" w:history="1">
        <w:r w:rsidRPr="00FF4B77">
          <w:rPr>
            <w:rStyle w:val="Hyperlink"/>
            <w:rFonts w:ascii="Gill Sans MT" w:hAnsi="Gill Sans MT" w:cs="Arial"/>
            <w:shd w:val="clear" w:color="auto" w:fill="FFFFFF"/>
          </w:rPr>
          <w:t>https://doi.org/10.1016/</w:t>
        </w:r>
        <w:r w:rsidRPr="00FF4B77">
          <w:rPr>
            <w:rStyle w:val="Hyperlink"/>
            <w:rFonts w:ascii="Gill Sans MT" w:hAnsi="Gill Sans MT" w:cs="Arial"/>
            <w:shd w:val="clear" w:color="auto" w:fill="FFFFFF"/>
          </w:rPr>
          <w:t>j</w:t>
        </w:r>
        <w:r w:rsidRPr="00FF4B77">
          <w:rPr>
            <w:rStyle w:val="Hyperlink"/>
            <w:rFonts w:ascii="Gill Sans MT" w:hAnsi="Gill Sans MT" w:cs="Arial"/>
            <w:shd w:val="clear" w:color="auto" w:fill="FFFFFF"/>
          </w:rPr>
          <w:t>.revpalbo.2006.09.004</w:t>
        </w:r>
      </w:hyperlink>
      <w:r>
        <w:rPr>
          <w:rFonts w:ascii="Gill Sans MT" w:hAnsi="Gill Sans MT" w:cs="Arial"/>
          <w:color w:val="222222"/>
          <w:shd w:val="clear" w:color="auto" w:fill="FFFFFF"/>
        </w:rPr>
        <w:t xml:space="preserve"> </w:t>
      </w:r>
    </w:p>
    <w:p w14:paraId="5B241247" w14:textId="11DE0B15" w:rsidR="002E5C16" w:rsidRDefault="002E5C16" w:rsidP="006D0556">
      <w:pPr>
        <w:rPr>
          <w:rFonts w:ascii="Gill Sans MT" w:hAnsi="Gill Sans MT" w:cs="Arial"/>
          <w:color w:val="222222"/>
          <w:shd w:val="clear" w:color="auto" w:fill="FFFFFF"/>
        </w:rPr>
      </w:pPr>
    </w:p>
    <w:p w14:paraId="487D0FDE" w14:textId="10CF8B69" w:rsidR="00BF5C2B" w:rsidRDefault="002E5C16" w:rsidP="00BF5C2B">
      <w:pPr>
        <w:rPr>
          <w:rFonts w:ascii="Gill Sans MT" w:hAnsi="Gill Sans MT" w:cs="Arial"/>
          <w:color w:val="222222"/>
          <w:shd w:val="clear" w:color="auto" w:fill="FFFFFF"/>
        </w:rPr>
      </w:pPr>
      <w:r w:rsidRPr="002E5C16">
        <w:rPr>
          <w:rFonts w:ascii="Gill Sans MT" w:hAnsi="Gill Sans MT" w:cs="Arial"/>
          <w:color w:val="222222"/>
          <w:shd w:val="clear" w:color="auto" w:fill="FFFFFF"/>
        </w:rPr>
        <w:t>Williams, J.W., Grimm, E.C., Blois, J.L., Charles, D.F., Davis, E.B., Goring, S.J., Graham, R.W., Smith, A.J., Anderson, M., Arroyo-</w:t>
      </w:r>
      <w:proofErr w:type="spellStart"/>
      <w:r w:rsidRPr="002E5C16">
        <w:rPr>
          <w:rFonts w:ascii="Gill Sans MT" w:hAnsi="Gill Sans MT" w:cs="Arial"/>
          <w:color w:val="222222"/>
          <w:shd w:val="clear" w:color="auto" w:fill="FFFFFF"/>
        </w:rPr>
        <w:t>Cabrales</w:t>
      </w:r>
      <w:proofErr w:type="spellEnd"/>
      <w:r w:rsidRPr="002E5C16">
        <w:rPr>
          <w:rFonts w:ascii="Gill Sans MT" w:hAnsi="Gill Sans MT" w:cs="Arial"/>
          <w:color w:val="222222"/>
          <w:shd w:val="clear" w:color="auto" w:fill="FFFFFF"/>
        </w:rPr>
        <w:t xml:space="preserve">, J. and Ashworth, A.C., 2018. The Neotoma Paleoecology Database, a multiproxy, international, community-curated data resource. </w:t>
      </w:r>
      <w:r w:rsidRPr="00484E09">
        <w:rPr>
          <w:rFonts w:ascii="Gill Sans MT" w:hAnsi="Gill Sans MT" w:cs="Arial"/>
          <w:i/>
          <w:iCs/>
          <w:color w:val="222222"/>
          <w:shd w:val="clear" w:color="auto" w:fill="FFFFFF"/>
        </w:rPr>
        <w:t>Quaternary Research</w:t>
      </w:r>
      <w:r w:rsidRPr="002E5C16">
        <w:rPr>
          <w:rFonts w:ascii="Gill Sans MT" w:hAnsi="Gill Sans MT" w:cs="Arial"/>
          <w:color w:val="222222"/>
          <w:shd w:val="clear" w:color="auto" w:fill="FFFFFF"/>
        </w:rPr>
        <w:t>, 89(1), pp.156-177</w:t>
      </w:r>
      <w:r>
        <w:rPr>
          <w:rFonts w:ascii="Gill Sans MT" w:hAnsi="Gill Sans MT" w:cs="Arial"/>
          <w:color w:val="222222"/>
          <w:shd w:val="clear" w:color="auto" w:fill="FFFFFF"/>
        </w:rPr>
        <w:t xml:space="preserve">, </w:t>
      </w:r>
      <w:hyperlink r:id="rId24" w:history="1">
        <w:r w:rsidRPr="00FF4B77">
          <w:rPr>
            <w:rStyle w:val="Hyperlink"/>
            <w:rFonts w:ascii="Gill Sans MT" w:hAnsi="Gill Sans MT" w:cs="Arial"/>
            <w:shd w:val="clear" w:color="auto" w:fill="FFFFFF"/>
          </w:rPr>
          <w:t>https://doi.org/10.</w:t>
        </w:r>
        <w:r w:rsidRPr="00FF4B77">
          <w:rPr>
            <w:rStyle w:val="Hyperlink"/>
            <w:rFonts w:ascii="Gill Sans MT" w:hAnsi="Gill Sans MT" w:cs="Arial"/>
            <w:shd w:val="clear" w:color="auto" w:fill="FFFFFF"/>
          </w:rPr>
          <w:t>1</w:t>
        </w:r>
        <w:r w:rsidRPr="00FF4B77">
          <w:rPr>
            <w:rStyle w:val="Hyperlink"/>
            <w:rFonts w:ascii="Gill Sans MT" w:hAnsi="Gill Sans MT" w:cs="Arial"/>
            <w:shd w:val="clear" w:color="auto" w:fill="FFFFFF"/>
          </w:rPr>
          <w:t>017/q</w:t>
        </w:r>
        <w:r w:rsidRPr="00FF4B77">
          <w:rPr>
            <w:rStyle w:val="Hyperlink"/>
            <w:rFonts w:ascii="Gill Sans MT" w:hAnsi="Gill Sans MT" w:cs="Arial"/>
            <w:shd w:val="clear" w:color="auto" w:fill="FFFFFF"/>
          </w:rPr>
          <w:t>u</w:t>
        </w:r>
        <w:r w:rsidRPr="00FF4B77">
          <w:rPr>
            <w:rStyle w:val="Hyperlink"/>
            <w:rFonts w:ascii="Gill Sans MT" w:hAnsi="Gill Sans MT" w:cs="Arial"/>
            <w:shd w:val="clear" w:color="auto" w:fill="FFFFFF"/>
          </w:rPr>
          <w:t>a.2017.105</w:t>
        </w:r>
      </w:hyperlink>
      <w:r>
        <w:rPr>
          <w:rFonts w:ascii="Gill Sans MT" w:hAnsi="Gill Sans MT" w:cs="Arial"/>
          <w:color w:val="222222"/>
          <w:shd w:val="clear" w:color="auto" w:fill="FFFFFF"/>
        </w:rPr>
        <w:t xml:space="preserve"> </w:t>
      </w:r>
    </w:p>
    <w:p w14:paraId="1463520C" w14:textId="2E933D02" w:rsidR="00BF5C2B" w:rsidRDefault="00A00AE1" w:rsidP="00BF5C2B">
      <w:pPr>
        <w:rPr>
          <w:rFonts w:ascii="Gill Sans MT" w:hAnsi="Gill Sans MT" w:cs="Arial"/>
          <w:color w:val="222222"/>
          <w:shd w:val="clear" w:color="auto" w:fill="FFFFFF"/>
        </w:rPr>
      </w:pPr>
      <w:r>
        <w:rPr>
          <w:rFonts w:ascii="Gill Sans MT" w:hAnsi="Gill Sans MT" w:cs="Arial"/>
          <w:noProof/>
          <w:color w:val="222222"/>
          <w:shd w:val="clear" w:color="auto" w:fill="FFFFFF"/>
        </w:rPr>
        <w:lastRenderedPageBreak/>
        <w:drawing>
          <wp:inline distT="0" distB="0" distL="0" distR="0" wp14:anchorId="61984B71" wp14:editId="7BC255C7">
            <wp:extent cx="6116320" cy="5325745"/>
            <wp:effectExtent l="0" t="0" r="508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25"/>
                    <a:stretch>
                      <a:fillRect/>
                    </a:stretch>
                  </pic:blipFill>
                  <pic:spPr>
                    <a:xfrm>
                      <a:off x="0" y="0"/>
                      <a:ext cx="6116320" cy="5325745"/>
                    </a:xfrm>
                    <a:prstGeom prst="rect">
                      <a:avLst/>
                    </a:prstGeom>
                  </pic:spPr>
                </pic:pic>
              </a:graphicData>
            </a:graphic>
          </wp:inline>
        </w:drawing>
      </w:r>
    </w:p>
    <w:p w14:paraId="6E7C2AA8" w14:textId="3941E6E9" w:rsidR="00BF5C2B" w:rsidRDefault="00BF5C2B" w:rsidP="00BF5C2B">
      <w:pPr>
        <w:rPr>
          <w:rFonts w:ascii="Gill Sans MT" w:hAnsi="Gill Sans MT" w:cs="Arial"/>
          <w:i/>
          <w:iCs/>
          <w:color w:val="222222"/>
          <w:sz w:val="18"/>
          <w:szCs w:val="18"/>
          <w:shd w:val="clear" w:color="auto" w:fill="FFFFFF"/>
        </w:rPr>
      </w:pPr>
      <w:r w:rsidRPr="00FF743B">
        <w:rPr>
          <w:rFonts w:ascii="Gill Sans MT" w:hAnsi="Gill Sans MT" w:cs="Arial"/>
          <w:i/>
          <w:iCs/>
          <w:color w:val="222222"/>
          <w:sz w:val="18"/>
          <w:szCs w:val="18"/>
          <w:shd w:val="clear" w:color="auto" w:fill="FFFFFF"/>
        </w:rPr>
        <w:t xml:space="preserve">Figure 1. </w:t>
      </w:r>
      <w:r w:rsidR="00FF743B">
        <w:rPr>
          <w:rFonts w:ascii="Gill Sans MT" w:hAnsi="Gill Sans MT" w:cs="Arial"/>
          <w:i/>
          <w:iCs/>
          <w:color w:val="222222"/>
          <w:sz w:val="18"/>
          <w:szCs w:val="18"/>
          <w:shd w:val="clear" w:color="auto" w:fill="FFFFFF"/>
        </w:rPr>
        <w:t>Entity-relation diagram showing the structure of the database, each individual table, their attributes, and relationships are shown. One-to-many relations indicate that is possible for several entities in one table to be linked to a single record in another table (</w:t>
      </w:r>
      <w:proofErr w:type="gramStart"/>
      <w:r w:rsidR="00FF743B">
        <w:rPr>
          <w:rFonts w:ascii="Gill Sans MT" w:hAnsi="Gill Sans MT" w:cs="Arial"/>
          <w:i/>
          <w:iCs/>
          <w:color w:val="222222"/>
          <w:sz w:val="18"/>
          <w:szCs w:val="18"/>
          <w:shd w:val="clear" w:color="auto" w:fill="FFFFFF"/>
        </w:rPr>
        <w:t>e.g.</w:t>
      </w:r>
      <w:proofErr w:type="gramEnd"/>
      <w:r w:rsidR="00FF743B">
        <w:rPr>
          <w:rFonts w:ascii="Gill Sans MT" w:hAnsi="Gill Sans MT" w:cs="Arial"/>
          <w:i/>
          <w:iCs/>
          <w:color w:val="222222"/>
          <w:sz w:val="18"/>
          <w:szCs w:val="18"/>
          <w:shd w:val="clear" w:color="auto" w:fill="FFFFFF"/>
        </w:rPr>
        <w:t xml:space="preserve"> the same </w:t>
      </w:r>
      <w:proofErr w:type="spellStart"/>
      <w:r w:rsidR="00FF743B">
        <w:rPr>
          <w:rFonts w:ascii="Gill Sans MT" w:hAnsi="Gill Sans MT" w:cs="Arial"/>
          <w:i/>
          <w:iCs/>
          <w:color w:val="222222"/>
          <w:sz w:val="18"/>
          <w:szCs w:val="18"/>
          <w:shd w:val="clear" w:color="auto" w:fill="FFFFFF"/>
        </w:rPr>
        <w:t>taxon_name</w:t>
      </w:r>
      <w:proofErr w:type="spellEnd"/>
      <w:r w:rsidR="00FF743B">
        <w:rPr>
          <w:rFonts w:ascii="Gill Sans MT" w:hAnsi="Gill Sans MT" w:cs="Arial"/>
          <w:i/>
          <w:iCs/>
          <w:color w:val="222222"/>
          <w:sz w:val="18"/>
          <w:szCs w:val="18"/>
          <w:shd w:val="clear" w:color="auto" w:fill="FFFFFF"/>
        </w:rPr>
        <w:t xml:space="preserve"> can be represented in many </w:t>
      </w:r>
      <w:proofErr w:type="spellStart"/>
      <w:r w:rsidR="00FF743B">
        <w:rPr>
          <w:rFonts w:ascii="Gill Sans MT" w:hAnsi="Gill Sans MT" w:cs="Arial"/>
          <w:i/>
          <w:iCs/>
          <w:color w:val="222222"/>
          <w:sz w:val="18"/>
          <w:szCs w:val="18"/>
          <w:shd w:val="clear" w:color="auto" w:fill="FFFFFF"/>
        </w:rPr>
        <w:t>pollen</w:t>
      </w:r>
      <w:r w:rsidR="00E131E5">
        <w:rPr>
          <w:rFonts w:ascii="Gill Sans MT" w:hAnsi="Gill Sans MT" w:cs="Arial"/>
          <w:i/>
          <w:iCs/>
          <w:color w:val="222222"/>
          <w:sz w:val="18"/>
          <w:szCs w:val="18"/>
          <w:shd w:val="clear" w:color="auto" w:fill="FFFFFF"/>
        </w:rPr>
        <w:t>_count</w:t>
      </w:r>
      <w:proofErr w:type="spellEnd"/>
      <w:r w:rsidR="00E131E5">
        <w:rPr>
          <w:rFonts w:ascii="Gill Sans MT" w:hAnsi="Gill Sans MT" w:cs="Arial"/>
          <w:i/>
          <w:iCs/>
          <w:color w:val="222222"/>
          <w:sz w:val="18"/>
          <w:szCs w:val="18"/>
          <w:shd w:val="clear" w:color="auto" w:fill="FFFFFF"/>
        </w:rPr>
        <w:t xml:space="preserve"> records, for different samples). The database uses foreign keys (FK) to allow for such linkages.</w:t>
      </w:r>
    </w:p>
    <w:p w14:paraId="30445D0D" w14:textId="77777777" w:rsidR="00E131E5" w:rsidRPr="00E131E5" w:rsidRDefault="00E131E5" w:rsidP="00BF5C2B">
      <w:pPr>
        <w:rPr>
          <w:rFonts w:ascii="Gill Sans MT" w:hAnsi="Gill Sans MT" w:cs="Arial"/>
          <w:i/>
          <w:iCs/>
          <w:color w:val="222222"/>
          <w:sz w:val="18"/>
          <w:szCs w:val="18"/>
          <w:shd w:val="clear" w:color="auto" w:fill="FFFFFF"/>
        </w:rPr>
      </w:pPr>
    </w:p>
    <w:p w14:paraId="259D9552" w14:textId="77777777" w:rsidR="00484E09" w:rsidRDefault="00484E09">
      <w:pPr>
        <w:rPr>
          <w:rFonts w:ascii="Gill Sans MT" w:eastAsia="Gill Sans" w:hAnsi="Gill Sans MT" w:cs="Gill Sans"/>
          <w:i/>
          <w:color w:val="000000"/>
          <w:sz w:val="18"/>
          <w:szCs w:val="18"/>
        </w:rPr>
      </w:pPr>
      <w:r>
        <w:rPr>
          <w:rFonts w:ascii="Gill Sans MT" w:eastAsia="Gill Sans" w:hAnsi="Gill Sans MT" w:cs="Gill Sans"/>
          <w:i/>
          <w:color w:val="000000"/>
          <w:sz w:val="18"/>
          <w:szCs w:val="18"/>
        </w:rPr>
        <w:br w:type="page"/>
      </w:r>
    </w:p>
    <w:p w14:paraId="14DAC069" w14:textId="068E8C00" w:rsidR="007A76E7" w:rsidRPr="00E90F74" w:rsidRDefault="007A76E7" w:rsidP="007A76E7">
      <w:pPr>
        <w:pBdr>
          <w:top w:val="nil"/>
          <w:left w:val="nil"/>
          <w:bottom w:val="nil"/>
          <w:right w:val="nil"/>
          <w:between w:val="nil"/>
        </w:pBdr>
        <w:spacing w:after="200"/>
        <w:rPr>
          <w:rFonts w:ascii="Gill Sans MT" w:eastAsia="Gill Sans" w:hAnsi="Gill Sans MT" w:cs="Gill Sans"/>
          <w:i/>
          <w:color w:val="000000"/>
          <w:sz w:val="18"/>
          <w:szCs w:val="18"/>
        </w:rPr>
      </w:pPr>
      <w:r w:rsidRPr="00E90F74">
        <w:rPr>
          <w:rFonts w:ascii="Gill Sans MT" w:eastAsia="Gill Sans" w:hAnsi="Gill Sans MT" w:cs="Gill Sans"/>
          <w:i/>
          <w:color w:val="000000"/>
          <w:sz w:val="18"/>
          <w:szCs w:val="18"/>
        </w:rPr>
        <w:lastRenderedPageBreak/>
        <w:t xml:space="preserve">Table </w:t>
      </w:r>
      <w:r w:rsidR="00484E09">
        <w:rPr>
          <w:rFonts w:ascii="Gill Sans MT" w:eastAsia="Gill Sans" w:hAnsi="Gill Sans MT" w:cs="Gill Sans"/>
          <w:i/>
          <w:color w:val="000000"/>
          <w:sz w:val="18"/>
          <w:szCs w:val="18"/>
        </w:rPr>
        <w:t>2</w:t>
      </w:r>
      <w:r w:rsidRPr="00E90F74">
        <w:rPr>
          <w:rFonts w:ascii="Gill Sans MT" w:eastAsia="Gill Sans" w:hAnsi="Gill Sans MT" w:cs="Gill Sans"/>
          <w:i/>
          <w:color w:val="000000"/>
          <w:sz w:val="18"/>
          <w:szCs w:val="18"/>
        </w:rPr>
        <w:t xml:space="preserve">. Summary of the different fields in the </w:t>
      </w:r>
      <w:r w:rsidR="00E90F74" w:rsidRPr="00E90F74">
        <w:rPr>
          <w:rFonts w:ascii="Gill Sans MT" w:eastAsia="Gill Sans" w:hAnsi="Gill Sans MT" w:cs="Gill Sans"/>
          <w:i/>
          <w:color w:val="000000"/>
          <w:sz w:val="18"/>
          <w:szCs w:val="18"/>
        </w:rPr>
        <w:t>SMPDSv2</w:t>
      </w:r>
      <w:r w:rsidRPr="00E90F74">
        <w:rPr>
          <w:rFonts w:ascii="Gill Sans MT" w:eastAsia="Gill Sans" w:hAnsi="Gill Sans MT" w:cs="Gill Sans"/>
          <w:i/>
          <w:color w:val="000000"/>
          <w:sz w:val="18"/>
          <w:szCs w:val="18"/>
        </w:rPr>
        <w:t xml:space="preserve"> and the tables in which they are found.</w:t>
      </w:r>
    </w:p>
    <w:tbl>
      <w:tblPr>
        <w:tblW w:w="9747"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526"/>
        <w:gridCol w:w="2126"/>
        <w:gridCol w:w="4111"/>
        <w:gridCol w:w="1984"/>
      </w:tblGrid>
      <w:tr w:rsidR="00C37F8F" w:rsidRPr="00F55F7E" w14:paraId="33CE83BC" w14:textId="667F280E" w:rsidTr="00E869DB">
        <w:tc>
          <w:tcPr>
            <w:tcW w:w="1526" w:type="dxa"/>
          </w:tcPr>
          <w:p w14:paraId="2714305F" w14:textId="77777777" w:rsidR="00206B91" w:rsidRPr="00F55F7E" w:rsidRDefault="00206B91" w:rsidP="00E869DB">
            <w:pPr>
              <w:pBdr>
                <w:top w:val="nil"/>
                <w:left w:val="nil"/>
                <w:bottom w:val="nil"/>
                <w:right w:val="nil"/>
                <w:between w:val="nil"/>
              </w:pBdr>
              <w:rPr>
                <w:rFonts w:ascii="Gill Sans MT" w:eastAsia="Gill Sans" w:hAnsi="Gill Sans MT" w:cs="Gill Sans"/>
                <w:b/>
                <w:color w:val="000000"/>
              </w:rPr>
            </w:pPr>
            <w:r w:rsidRPr="00F55F7E">
              <w:rPr>
                <w:rFonts w:ascii="Gill Sans MT" w:eastAsia="Gill Sans" w:hAnsi="Gill Sans MT" w:cs="Gill Sans"/>
                <w:b/>
                <w:color w:val="000000"/>
              </w:rPr>
              <w:t>Table</w:t>
            </w:r>
          </w:p>
        </w:tc>
        <w:tc>
          <w:tcPr>
            <w:tcW w:w="2126" w:type="dxa"/>
          </w:tcPr>
          <w:p w14:paraId="4C907724" w14:textId="77777777" w:rsidR="00206B91" w:rsidRPr="00F55F7E" w:rsidRDefault="00206B91" w:rsidP="00E869DB">
            <w:pPr>
              <w:pBdr>
                <w:top w:val="nil"/>
                <w:left w:val="nil"/>
                <w:bottom w:val="nil"/>
                <w:right w:val="nil"/>
                <w:between w:val="nil"/>
              </w:pBdr>
              <w:rPr>
                <w:rFonts w:ascii="Gill Sans MT" w:eastAsia="Gill Sans" w:hAnsi="Gill Sans MT" w:cs="Gill Sans"/>
                <w:b/>
                <w:color w:val="000000"/>
              </w:rPr>
            </w:pPr>
            <w:r w:rsidRPr="00F55F7E">
              <w:rPr>
                <w:rFonts w:ascii="Gill Sans MT" w:eastAsia="Gill Sans" w:hAnsi="Gill Sans MT" w:cs="Gill Sans"/>
                <w:b/>
                <w:color w:val="000000"/>
              </w:rPr>
              <w:t>Field name</w:t>
            </w:r>
          </w:p>
        </w:tc>
        <w:tc>
          <w:tcPr>
            <w:tcW w:w="4111" w:type="dxa"/>
          </w:tcPr>
          <w:p w14:paraId="5D37769E" w14:textId="77777777" w:rsidR="00206B91" w:rsidRPr="00F55F7E" w:rsidRDefault="00206B91" w:rsidP="00E869DB">
            <w:pPr>
              <w:pBdr>
                <w:top w:val="nil"/>
                <w:left w:val="nil"/>
                <w:bottom w:val="nil"/>
                <w:right w:val="nil"/>
                <w:between w:val="nil"/>
              </w:pBdr>
              <w:rPr>
                <w:rFonts w:ascii="Gill Sans MT" w:eastAsia="Gill Sans" w:hAnsi="Gill Sans MT" w:cs="Gill Sans"/>
                <w:b/>
                <w:color w:val="000000"/>
              </w:rPr>
            </w:pPr>
            <w:r w:rsidRPr="00F55F7E">
              <w:rPr>
                <w:rFonts w:ascii="Gill Sans MT" w:eastAsia="Gill Sans" w:hAnsi="Gill Sans MT" w:cs="Gill Sans"/>
                <w:b/>
                <w:color w:val="000000"/>
              </w:rPr>
              <w:t>Definition</w:t>
            </w:r>
          </w:p>
        </w:tc>
        <w:tc>
          <w:tcPr>
            <w:tcW w:w="1984" w:type="dxa"/>
          </w:tcPr>
          <w:p w14:paraId="3730996C" w14:textId="1BF53F1F" w:rsidR="00206B91" w:rsidRPr="00F55F7E" w:rsidRDefault="00C37F8F" w:rsidP="00E869DB">
            <w:pPr>
              <w:pBdr>
                <w:top w:val="nil"/>
                <w:left w:val="nil"/>
                <w:bottom w:val="nil"/>
                <w:right w:val="nil"/>
                <w:between w:val="nil"/>
              </w:pBdr>
              <w:rPr>
                <w:rFonts w:ascii="Gill Sans MT" w:eastAsia="Gill Sans" w:hAnsi="Gill Sans MT" w:cs="Gill Sans"/>
                <w:b/>
                <w:color w:val="000000"/>
              </w:rPr>
            </w:pPr>
            <w:r w:rsidRPr="00F55F7E">
              <w:rPr>
                <w:rFonts w:ascii="Gill Sans MT" w:eastAsia="Gill Sans" w:hAnsi="Gill Sans MT" w:cs="Gill Sans"/>
                <w:b/>
                <w:color w:val="000000"/>
              </w:rPr>
              <w:t>Format</w:t>
            </w:r>
          </w:p>
        </w:tc>
      </w:tr>
      <w:tr w:rsidR="00C37F8F" w:rsidRPr="00F55F7E" w14:paraId="7E66E7C0" w14:textId="5E7A9322" w:rsidTr="00E869DB">
        <w:tc>
          <w:tcPr>
            <w:tcW w:w="1526" w:type="dxa"/>
          </w:tcPr>
          <w:p w14:paraId="14A09233" w14:textId="7E9FA4D7"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6F156C44" w14:textId="77777777"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ID_SITE</w:t>
            </w:r>
          </w:p>
        </w:tc>
        <w:tc>
          <w:tcPr>
            <w:tcW w:w="4111" w:type="dxa"/>
          </w:tcPr>
          <w:p w14:paraId="23E76052" w14:textId="033974F6"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ique identifier for each site</w:t>
            </w:r>
            <w:r w:rsidR="00A14078">
              <w:rPr>
                <w:rFonts w:ascii="Gill Sans MT" w:eastAsia="Gill Sans" w:hAnsi="Gill Sans MT" w:cs="Gill Sans"/>
                <w:color w:val="000000"/>
              </w:rPr>
              <w:t>. A site can have multiple entities.</w:t>
            </w:r>
          </w:p>
        </w:tc>
        <w:tc>
          <w:tcPr>
            <w:tcW w:w="1984" w:type="dxa"/>
          </w:tcPr>
          <w:p w14:paraId="1F6B6375" w14:textId="0CEE577C" w:rsidR="00206B91" w:rsidRPr="00F55F7E" w:rsidRDefault="00C37F8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signed integer</w:t>
            </w:r>
          </w:p>
        </w:tc>
      </w:tr>
      <w:tr w:rsidR="00C37F8F" w:rsidRPr="00F55F7E" w14:paraId="4623C582" w14:textId="75D34CC1" w:rsidTr="00E869DB">
        <w:tc>
          <w:tcPr>
            <w:tcW w:w="1526" w:type="dxa"/>
          </w:tcPr>
          <w:p w14:paraId="524653DF" w14:textId="7ED849F6"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6F0C77E9" w14:textId="180AEB64"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ID_ENTITY</w:t>
            </w:r>
          </w:p>
        </w:tc>
        <w:tc>
          <w:tcPr>
            <w:tcW w:w="4111" w:type="dxa"/>
          </w:tcPr>
          <w:p w14:paraId="4C61270C" w14:textId="1E90FC9B"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ique identifier for each entity</w:t>
            </w:r>
            <w:r w:rsidR="00A14078">
              <w:rPr>
                <w:rFonts w:ascii="Gill Sans MT" w:eastAsia="Gill Sans" w:hAnsi="Gill Sans MT" w:cs="Gill Sans"/>
                <w:color w:val="000000"/>
              </w:rPr>
              <w:t>. An entity can have multiple samples at different depths.</w:t>
            </w:r>
          </w:p>
        </w:tc>
        <w:tc>
          <w:tcPr>
            <w:tcW w:w="1984" w:type="dxa"/>
          </w:tcPr>
          <w:p w14:paraId="46346C5E" w14:textId="1B23E4A3" w:rsidR="00206B91" w:rsidRPr="00F55F7E" w:rsidRDefault="00C37F8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signed integer</w:t>
            </w:r>
          </w:p>
        </w:tc>
      </w:tr>
      <w:tr w:rsidR="00C37F8F" w:rsidRPr="00F55F7E" w14:paraId="05857CCE" w14:textId="642E2D7C" w:rsidTr="00E869DB">
        <w:tc>
          <w:tcPr>
            <w:tcW w:w="1526" w:type="dxa"/>
          </w:tcPr>
          <w:p w14:paraId="35E2A979" w14:textId="4788BAEB"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r w:rsidR="00782902" w:rsidRPr="00F55F7E">
              <w:rPr>
                <w:rFonts w:ascii="Gill Sans MT" w:eastAsia="Gill Sans" w:hAnsi="Gill Sans MT" w:cs="Gill Sans"/>
                <w:color w:val="000000"/>
              </w:rPr>
              <w:t xml:space="preserve">, climate, </w:t>
            </w:r>
            <w:proofErr w:type="spellStart"/>
            <w:r w:rsidR="00782902" w:rsidRPr="00F55F7E">
              <w:rPr>
                <w:rFonts w:ascii="Gill Sans MT" w:eastAsia="Gill Sans" w:hAnsi="Gill Sans MT" w:cs="Gill Sans"/>
                <w:color w:val="000000"/>
              </w:rPr>
              <w:t>pollen_count</w:t>
            </w:r>
            <w:proofErr w:type="spellEnd"/>
          </w:p>
        </w:tc>
        <w:tc>
          <w:tcPr>
            <w:tcW w:w="2126" w:type="dxa"/>
          </w:tcPr>
          <w:p w14:paraId="538C6930" w14:textId="4240D4F6"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ID_</w:t>
            </w:r>
            <w:r w:rsidR="00A14078">
              <w:rPr>
                <w:rFonts w:ascii="Gill Sans MT" w:eastAsia="Gill Sans" w:hAnsi="Gill Sans MT" w:cs="Gill Sans"/>
                <w:color w:val="000000"/>
              </w:rPr>
              <w:t>SAMPLE</w:t>
            </w:r>
          </w:p>
        </w:tc>
        <w:tc>
          <w:tcPr>
            <w:tcW w:w="4111" w:type="dxa"/>
          </w:tcPr>
          <w:p w14:paraId="4CAC354C" w14:textId="535880CD"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ique identifier for each sample</w:t>
            </w:r>
          </w:p>
        </w:tc>
        <w:tc>
          <w:tcPr>
            <w:tcW w:w="1984" w:type="dxa"/>
          </w:tcPr>
          <w:p w14:paraId="5A93D7FF" w14:textId="3CF6DAE7" w:rsidR="00206B91" w:rsidRPr="00F55F7E" w:rsidRDefault="00C37F8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signed integer</w:t>
            </w:r>
          </w:p>
        </w:tc>
      </w:tr>
      <w:tr w:rsidR="00C37F8F" w:rsidRPr="00F55F7E" w14:paraId="7E4B9D68" w14:textId="74D22554" w:rsidTr="00E869DB">
        <w:tc>
          <w:tcPr>
            <w:tcW w:w="1526" w:type="dxa"/>
          </w:tcPr>
          <w:p w14:paraId="5F8E427D" w14:textId="71DC9E47"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6F99A19B" w14:textId="3983EE00"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source</w:t>
            </w:r>
          </w:p>
        </w:tc>
        <w:tc>
          <w:tcPr>
            <w:tcW w:w="4111" w:type="dxa"/>
          </w:tcPr>
          <w:p w14:paraId="73D99C3C" w14:textId="27068A20"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Source from which the data was repatriated</w:t>
            </w:r>
            <w:r w:rsidR="00A14078">
              <w:rPr>
                <w:rFonts w:ascii="Gill Sans MT" w:eastAsia="Gill Sans" w:hAnsi="Gill Sans MT" w:cs="Gill Sans"/>
                <w:color w:val="000000"/>
              </w:rPr>
              <w:t xml:space="preserve"> (</w:t>
            </w:r>
            <w:proofErr w:type="gramStart"/>
            <w:r w:rsidR="00A14078">
              <w:rPr>
                <w:rFonts w:ascii="Gill Sans MT" w:eastAsia="Gill Sans" w:hAnsi="Gill Sans MT" w:cs="Gill Sans"/>
                <w:color w:val="000000"/>
              </w:rPr>
              <w:t>e.g.</w:t>
            </w:r>
            <w:proofErr w:type="gramEnd"/>
            <w:r w:rsidR="00A14078">
              <w:rPr>
                <w:rFonts w:ascii="Gill Sans MT" w:eastAsia="Gill Sans" w:hAnsi="Gill Sans MT" w:cs="Gill Sans"/>
                <w:color w:val="000000"/>
              </w:rPr>
              <w:t xml:space="preserve"> Neotoma, EMPDv2)</w:t>
            </w:r>
          </w:p>
        </w:tc>
        <w:tc>
          <w:tcPr>
            <w:tcW w:w="1984" w:type="dxa"/>
          </w:tcPr>
          <w:p w14:paraId="3CEF0399" w14:textId="74521ABA" w:rsidR="00206B91" w:rsidRPr="00F55F7E" w:rsidRDefault="00C37F8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C37F8F" w:rsidRPr="00F55F7E" w14:paraId="5C57EAA7" w14:textId="3869D6A1" w:rsidTr="00E869DB">
        <w:tc>
          <w:tcPr>
            <w:tcW w:w="1526" w:type="dxa"/>
          </w:tcPr>
          <w:p w14:paraId="4CD5B945" w14:textId="2F848DFC"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3E31641C" w14:textId="77777777" w:rsidR="00206B91" w:rsidRPr="00F55F7E" w:rsidRDefault="00206B91"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site_name</w:t>
            </w:r>
            <w:proofErr w:type="spellEnd"/>
          </w:p>
        </w:tc>
        <w:tc>
          <w:tcPr>
            <w:tcW w:w="4111" w:type="dxa"/>
          </w:tcPr>
          <w:p w14:paraId="07DA4A10" w14:textId="77777777"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 xml:space="preserve">Site name as given by original authors or as defined by us where there was no unique name given to the site </w:t>
            </w:r>
          </w:p>
        </w:tc>
        <w:tc>
          <w:tcPr>
            <w:tcW w:w="1984" w:type="dxa"/>
          </w:tcPr>
          <w:p w14:paraId="4F5BB45B" w14:textId="591540F9" w:rsidR="00206B91" w:rsidRPr="00F55F7E" w:rsidRDefault="00C37F8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C37F8F" w:rsidRPr="00F55F7E" w14:paraId="33DC9077" w14:textId="77777777" w:rsidTr="00E869DB">
        <w:tc>
          <w:tcPr>
            <w:tcW w:w="1526" w:type="dxa"/>
          </w:tcPr>
          <w:p w14:paraId="7207B036" w14:textId="3E4D7049" w:rsidR="00C37F8F"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w:t>
            </w:r>
            <w:r w:rsidR="00C37F8F" w:rsidRPr="00F55F7E">
              <w:rPr>
                <w:rFonts w:ascii="Gill Sans MT" w:eastAsia="Gill Sans" w:hAnsi="Gill Sans MT" w:cs="Gill Sans"/>
                <w:color w:val="000000"/>
              </w:rPr>
              <w:t>ntity</w:t>
            </w:r>
          </w:p>
        </w:tc>
        <w:tc>
          <w:tcPr>
            <w:tcW w:w="2126" w:type="dxa"/>
          </w:tcPr>
          <w:p w14:paraId="2C000F2A" w14:textId="16C69D83" w:rsidR="00C37F8F" w:rsidRPr="00F55F7E" w:rsidRDefault="00C37F8F"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entity_name</w:t>
            </w:r>
            <w:proofErr w:type="spellEnd"/>
          </w:p>
        </w:tc>
        <w:tc>
          <w:tcPr>
            <w:tcW w:w="4111" w:type="dxa"/>
          </w:tcPr>
          <w:p w14:paraId="1952885D" w14:textId="1BC15915" w:rsidR="00C37F8F" w:rsidRPr="00F55F7E" w:rsidRDefault="00C37F8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Name of entity, where an entity may be a separate core from the same site or an alternative measurement type of the same core.</w:t>
            </w:r>
          </w:p>
        </w:tc>
        <w:tc>
          <w:tcPr>
            <w:tcW w:w="1984" w:type="dxa"/>
          </w:tcPr>
          <w:p w14:paraId="0E4623EA" w14:textId="72D36BAD" w:rsidR="00C37F8F" w:rsidRPr="00F55F7E" w:rsidRDefault="001209E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C37F8F" w:rsidRPr="00F55F7E" w14:paraId="29087832" w14:textId="0C22E70C" w:rsidTr="00E869DB">
        <w:tc>
          <w:tcPr>
            <w:tcW w:w="1526" w:type="dxa"/>
          </w:tcPr>
          <w:p w14:paraId="33D1F444" w14:textId="5ACAEA3C"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1894A840" w14:textId="77777777"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latitude</w:t>
            </w:r>
          </w:p>
        </w:tc>
        <w:tc>
          <w:tcPr>
            <w:tcW w:w="4111" w:type="dxa"/>
          </w:tcPr>
          <w:p w14:paraId="1A076709" w14:textId="77777777" w:rsidR="00206B91" w:rsidRPr="00F55F7E" w:rsidRDefault="00206B91"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 xml:space="preserve">Latitude of the sampling site, given in decimal degrees, where N is </w:t>
            </w:r>
            <w:proofErr w:type="gramStart"/>
            <w:r w:rsidRPr="00F55F7E">
              <w:rPr>
                <w:rFonts w:ascii="Gill Sans MT" w:eastAsia="Gill Sans" w:hAnsi="Gill Sans MT" w:cs="Gill Sans"/>
                <w:color w:val="000000"/>
              </w:rPr>
              <w:t>positive</w:t>
            </w:r>
            <w:proofErr w:type="gramEnd"/>
            <w:r w:rsidRPr="00F55F7E">
              <w:rPr>
                <w:rFonts w:ascii="Gill Sans MT" w:eastAsia="Gill Sans" w:hAnsi="Gill Sans MT" w:cs="Gill Sans"/>
                <w:color w:val="000000"/>
              </w:rPr>
              <w:t xml:space="preserve"> and S is negative </w:t>
            </w:r>
          </w:p>
        </w:tc>
        <w:tc>
          <w:tcPr>
            <w:tcW w:w="1984" w:type="dxa"/>
          </w:tcPr>
          <w:p w14:paraId="32065E9F" w14:textId="699ABF0A" w:rsidR="00206B91"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C2180E" w:rsidRPr="00F55F7E" w14:paraId="6F90F6FE" w14:textId="3968DA7F" w:rsidTr="00E869DB">
        <w:tc>
          <w:tcPr>
            <w:tcW w:w="1526" w:type="dxa"/>
          </w:tcPr>
          <w:p w14:paraId="44F7EB48" w14:textId="604E1A26"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760A102E" w14:textId="77777777"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longitude</w:t>
            </w:r>
          </w:p>
        </w:tc>
        <w:tc>
          <w:tcPr>
            <w:tcW w:w="4111" w:type="dxa"/>
          </w:tcPr>
          <w:p w14:paraId="7B1BAB8B" w14:textId="77777777"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 xml:space="preserve">Longitude of the sampling site in decimal degrees, where E is </w:t>
            </w:r>
            <w:proofErr w:type="gramStart"/>
            <w:r w:rsidRPr="00F55F7E">
              <w:rPr>
                <w:rFonts w:ascii="Gill Sans MT" w:eastAsia="Gill Sans" w:hAnsi="Gill Sans MT" w:cs="Gill Sans"/>
                <w:color w:val="000000"/>
              </w:rPr>
              <w:t>positive</w:t>
            </w:r>
            <w:proofErr w:type="gramEnd"/>
            <w:r w:rsidRPr="00F55F7E">
              <w:rPr>
                <w:rFonts w:ascii="Gill Sans MT" w:eastAsia="Gill Sans" w:hAnsi="Gill Sans MT" w:cs="Gill Sans"/>
                <w:color w:val="000000"/>
              </w:rPr>
              <w:t xml:space="preserve"> and W is negative </w:t>
            </w:r>
          </w:p>
        </w:tc>
        <w:tc>
          <w:tcPr>
            <w:tcW w:w="1984" w:type="dxa"/>
          </w:tcPr>
          <w:p w14:paraId="069300B9" w14:textId="11882A3E"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C2180E" w:rsidRPr="00F55F7E" w14:paraId="34D0072A" w14:textId="508F70BA" w:rsidTr="00E869DB">
        <w:tc>
          <w:tcPr>
            <w:tcW w:w="1526" w:type="dxa"/>
          </w:tcPr>
          <w:p w14:paraId="27606616" w14:textId="618C2C22"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38391E8D" w14:textId="77777777"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levation</w:t>
            </w:r>
          </w:p>
        </w:tc>
        <w:tc>
          <w:tcPr>
            <w:tcW w:w="4111" w:type="dxa"/>
          </w:tcPr>
          <w:p w14:paraId="0255E8C9" w14:textId="77777777"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levation of the sampling site in metres above (+) or below (-) sea level</w:t>
            </w:r>
          </w:p>
        </w:tc>
        <w:tc>
          <w:tcPr>
            <w:tcW w:w="1984" w:type="dxa"/>
          </w:tcPr>
          <w:p w14:paraId="29E48044" w14:textId="72FD49E5"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C2180E" w:rsidRPr="00F55F7E" w14:paraId="00943E61" w14:textId="77777777" w:rsidTr="00E869DB">
        <w:tc>
          <w:tcPr>
            <w:tcW w:w="1526" w:type="dxa"/>
          </w:tcPr>
          <w:p w14:paraId="24EB0486" w14:textId="0A5B265E"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671961D8" w14:textId="54AC58A9" w:rsidR="00C2180E" w:rsidRPr="00F55F7E" w:rsidRDefault="00C2180E"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basin_size</w:t>
            </w:r>
            <w:proofErr w:type="spellEnd"/>
          </w:p>
        </w:tc>
        <w:tc>
          <w:tcPr>
            <w:tcW w:w="4111" w:type="dxa"/>
          </w:tcPr>
          <w:p w14:paraId="53CB7B27" w14:textId="60DBCA8C"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Size of sampled site (</w:t>
            </w:r>
            <w:proofErr w:type="gramStart"/>
            <w:r w:rsidRPr="00F55F7E">
              <w:rPr>
                <w:rFonts w:ascii="Gill Sans MT" w:eastAsia="Gill Sans" w:hAnsi="Gill Sans MT" w:cs="Gill Sans"/>
                <w:color w:val="000000"/>
              </w:rPr>
              <w:t>e.g.</w:t>
            </w:r>
            <w:proofErr w:type="gramEnd"/>
            <w:r w:rsidRPr="00F55F7E">
              <w:rPr>
                <w:rFonts w:ascii="Gill Sans MT" w:eastAsia="Gill Sans" w:hAnsi="Gill Sans MT" w:cs="Gill Sans"/>
                <w:color w:val="000000"/>
              </w:rPr>
              <w:t xml:space="preserve"> lake, bog, etc.) in km</w:t>
            </w:r>
            <w:r w:rsidRPr="00F55F7E">
              <w:rPr>
                <w:rFonts w:ascii="Gill Sans MT" w:eastAsia="Gill Sans" w:hAnsi="Gill Sans MT" w:cs="Gill Sans"/>
                <w:color w:val="000000"/>
                <w:vertAlign w:val="superscript"/>
              </w:rPr>
              <w:t xml:space="preserve">2 </w:t>
            </w:r>
            <w:r w:rsidRPr="00F55F7E">
              <w:rPr>
                <w:rFonts w:ascii="Gill Sans MT" w:eastAsia="Gill Sans" w:hAnsi="Gill Sans MT" w:cs="Gill Sans"/>
                <w:color w:val="000000"/>
              </w:rPr>
              <w:t xml:space="preserve">or given as a categorical estimated when precise information was not recorded or </w:t>
            </w:r>
            <w:r w:rsidR="00931D50" w:rsidRPr="00F55F7E">
              <w:rPr>
                <w:rFonts w:ascii="Gill Sans MT" w:eastAsia="Gill Sans" w:hAnsi="Gill Sans MT" w:cs="Gill Sans"/>
                <w:color w:val="000000"/>
              </w:rPr>
              <w:t>was</w:t>
            </w:r>
            <w:r w:rsidRPr="00F55F7E">
              <w:rPr>
                <w:rFonts w:ascii="Gill Sans MT" w:eastAsia="Gill Sans" w:hAnsi="Gill Sans MT" w:cs="Gill Sans"/>
                <w:color w:val="000000"/>
              </w:rPr>
              <w:t xml:space="preserve"> not available</w:t>
            </w:r>
          </w:p>
        </w:tc>
        <w:tc>
          <w:tcPr>
            <w:tcW w:w="1984" w:type="dxa"/>
          </w:tcPr>
          <w:p w14:paraId="40405F49" w14:textId="61E5D5CC" w:rsidR="00C2180E" w:rsidRPr="00F55F7E" w:rsidRDefault="00931D50"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C2180E" w:rsidRPr="00F55F7E" w14:paraId="009AF89E" w14:textId="3E196B5F" w:rsidTr="00E869DB">
        <w:tc>
          <w:tcPr>
            <w:tcW w:w="1526" w:type="dxa"/>
          </w:tcPr>
          <w:p w14:paraId="2BAFAD2E" w14:textId="0429274B"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0D937CCE" w14:textId="77777777" w:rsidR="00C2180E" w:rsidRPr="00F55F7E" w:rsidRDefault="00C2180E"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site_type</w:t>
            </w:r>
            <w:proofErr w:type="spellEnd"/>
          </w:p>
        </w:tc>
        <w:tc>
          <w:tcPr>
            <w:tcW w:w="4111" w:type="dxa"/>
          </w:tcPr>
          <w:p w14:paraId="6E279C10" w14:textId="07275C01" w:rsidR="00C2180E" w:rsidRPr="00F55F7E" w:rsidRDefault="00C2180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Information about type of site (</w:t>
            </w:r>
            <w:proofErr w:type="gramStart"/>
            <w:r w:rsidRPr="00F55F7E">
              <w:rPr>
                <w:rFonts w:ascii="Gill Sans MT" w:eastAsia="Gill Sans" w:hAnsi="Gill Sans MT" w:cs="Gill Sans"/>
                <w:color w:val="000000"/>
              </w:rPr>
              <w:t>e.g.</w:t>
            </w:r>
            <w:proofErr w:type="gramEnd"/>
            <w:r w:rsidRPr="00F55F7E">
              <w:rPr>
                <w:rFonts w:ascii="Gill Sans MT" w:eastAsia="Gill Sans" w:hAnsi="Gill Sans MT" w:cs="Gill Sans"/>
                <w:color w:val="000000"/>
              </w:rPr>
              <w:t xml:space="preserve"> </w:t>
            </w:r>
            <w:r w:rsidR="00931D50" w:rsidRPr="00F55F7E">
              <w:rPr>
                <w:rFonts w:ascii="Gill Sans MT" w:eastAsia="Gill Sans" w:hAnsi="Gill Sans MT" w:cs="Gill Sans"/>
                <w:color w:val="000000"/>
              </w:rPr>
              <w:t xml:space="preserve">cave, </w:t>
            </w:r>
            <w:r w:rsidRPr="00F55F7E">
              <w:rPr>
                <w:rFonts w:ascii="Gill Sans MT" w:eastAsia="Gill Sans" w:hAnsi="Gill Sans MT" w:cs="Gill Sans"/>
                <w:color w:val="000000"/>
              </w:rPr>
              <w:t xml:space="preserve">lake, </w:t>
            </w:r>
            <w:r w:rsidR="00931D50" w:rsidRPr="00F55F7E">
              <w:rPr>
                <w:rFonts w:ascii="Gill Sans MT" w:eastAsia="Gill Sans" w:hAnsi="Gill Sans MT" w:cs="Gill Sans"/>
                <w:color w:val="000000"/>
              </w:rPr>
              <w:t>glacial</w:t>
            </w:r>
            <w:r w:rsidRPr="00F55F7E">
              <w:rPr>
                <w:rFonts w:ascii="Gill Sans MT" w:eastAsia="Gill Sans" w:hAnsi="Gill Sans MT" w:cs="Gill Sans"/>
                <w:color w:val="000000"/>
              </w:rPr>
              <w:t>, terrestrial</w:t>
            </w:r>
            <w:r w:rsidR="00931D50" w:rsidRPr="00F55F7E">
              <w:rPr>
                <w:rFonts w:ascii="Gill Sans MT" w:eastAsia="Gill Sans" w:hAnsi="Gill Sans MT" w:cs="Gill Sans"/>
                <w:color w:val="000000"/>
              </w:rPr>
              <w:t>, etc.</w:t>
            </w:r>
            <w:r w:rsidRPr="00F55F7E">
              <w:rPr>
                <w:rFonts w:ascii="Gill Sans MT" w:eastAsia="Gill Sans" w:hAnsi="Gill Sans MT" w:cs="Gill Sans"/>
                <w:color w:val="000000"/>
              </w:rPr>
              <w:t>)</w:t>
            </w:r>
          </w:p>
        </w:tc>
        <w:tc>
          <w:tcPr>
            <w:tcW w:w="1984" w:type="dxa"/>
          </w:tcPr>
          <w:p w14:paraId="7038FDF7" w14:textId="51E2BE7C" w:rsidR="00C2180E" w:rsidRPr="00F55F7E" w:rsidRDefault="00931D50"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931D50" w:rsidRPr="00F55F7E" w14:paraId="3D748AC2" w14:textId="77777777" w:rsidTr="00E869DB">
        <w:tc>
          <w:tcPr>
            <w:tcW w:w="1526" w:type="dxa"/>
          </w:tcPr>
          <w:p w14:paraId="0C320B71" w14:textId="79A846E7" w:rsidR="00931D50" w:rsidRPr="00F55F7E" w:rsidRDefault="00931D50"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76ED9B87" w14:textId="68C7FD6F" w:rsidR="00931D50" w:rsidRPr="00F55F7E" w:rsidRDefault="00931D50"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entity_type</w:t>
            </w:r>
            <w:proofErr w:type="spellEnd"/>
          </w:p>
        </w:tc>
        <w:tc>
          <w:tcPr>
            <w:tcW w:w="4111" w:type="dxa"/>
          </w:tcPr>
          <w:p w14:paraId="14749410" w14:textId="38A1D9ED" w:rsidR="00931D50" w:rsidRPr="00F55F7E" w:rsidRDefault="00931D50"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Information about the type of entity (</w:t>
            </w:r>
            <w:proofErr w:type="gramStart"/>
            <w:r w:rsidRPr="00F55F7E">
              <w:rPr>
                <w:rFonts w:ascii="Gill Sans MT" w:eastAsia="Gill Sans" w:hAnsi="Gill Sans MT" w:cs="Gill Sans"/>
                <w:color w:val="000000"/>
              </w:rPr>
              <w:t>e.g.</w:t>
            </w:r>
            <w:proofErr w:type="gramEnd"/>
            <w:r w:rsidRPr="00F55F7E">
              <w:rPr>
                <w:rFonts w:ascii="Gill Sans MT" w:eastAsia="Gill Sans" w:hAnsi="Gill Sans MT" w:cs="Gill Sans"/>
                <w:color w:val="000000"/>
              </w:rPr>
              <w:t xml:space="preserve"> composite, core top, surface sample, etc.)</w:t>
            </w:r>
          </w:p>
        </w:tc>
        <w:tc>
          <w:tcPr>
            <w:tcW w:w="1984" w:type="dxa"/>
          </w:tcPr>
          <w:p w14:paraId="5760F3C4" w14:textId="702AFBC9" w:rsidR="00931D50" w:rsidRPr="00F55F7E" w:rsidRDefault="00931D50"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931D50" w:rsidRPr="00F55F7E" w14:paraId="7D56A6CD" w14:textId="77777777" w:rsidTr="00E869DB">
        <w:tc>
          <w:tcPr>
            <w:tcW w:w="1526" w:type="dxa"/>
          </w:tcPr>
          <w:p w14:paraId="0EC475BA" w14:textId="5C73C220" w:rsidR="00931D50"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21E51699" w14:textId="2002CB74" w:rsidR="00931D50" w:rsidRPr="00F55F7E" w:rsidRDefault="00AF50BD"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age_BP</w:t>
            </w:r>
            <w:proofErr w:type="spellEnd"/>
          </w:p>
        </w:tc>
        <w:tc>
          <w:tcPr>
            <w:tcW w:w="4111" w:type="dxa"/>
          </w:tcPr>
          <w:p w14:paraId="6CA09DA2" w14:textId="23F00F98" w:rsidR="00931D50"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Sample age in years before present (BP)</w:t>
            </w:r>
            <w:r w:rsidR="00782902" w:rsidRPr="00F55F7E">
              <w:rPr>
                <w:rFonts w:ascii="Gill Sans MT" w:eastAsia="Gill Sans" w:hAnsi="Gill Sans MT" w:cs="Gill Sans"/>
                <w:color w:val="000000"/>
              </w:rPr>
              <w:t xml:space="preserve"> or </w:t>
            </w:r>
            <w:r w:rsidRPr="00F55F7E">
              <w:rPr>
                <w:rFonts w:ascii="Gill Sans MT" w:eastAsia="Gill Sans" w:hAnsi="Gill Sans MT" w:cs="Gill Sans"/>
                <w:color w:val="000000"/>
              </w:rPr>
              <w:t>categorical estimate where not</w:t>
            </w:r>
            <w:r w:rsidR="00782902" w:rsidRPr="00F55F7E">
              <w:rPr>
                <w:rFonts w:ascii="Gill Sans MT" w:eastAsia="Gill Sans" w:hAnsi="Gill Sans MT" w:cs="Gill Sans"/>
                <w:color w:val="000000"/>
              </w:rPr>
              <w:t xml:space="preserve"> numeric values were available</w:t>
            </w:r>
          </w:p>
        </w:tc>
        <w:tc>
          <w:tcPr>
            <w:tcW w:w="1984" w:type="dxa"/>
          </w:tcPr>
          <w:p w14:paraId="68CC3693" w14:textId="5A7A8363" w:rsidR="00931D50"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AF50BD" w:rsidRPr="00F55F7E" w14:paraId="7626FDDE" w14:textId="77777777" w:rsidTr="00E869DB">
        <w:tc>
          <w:tcPr>
            <w:tcW w:w="1526" w:type="dxa"/>
          </w:tcPr>
          <w:p w14:paraId="27740F54" w14:textId="442BC413" w:rsidR="00AF50BD"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2A7CDB0A" w14:textId="4B207C6E" w:rsidR="00AF50BD"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publication</w:t>
            </w:r>
          </w:p>
        </w:tc>
        <w:tc>
          <w:tcPr>
            <w:tcW w:w="4111" w:type="dxa"/>
          </w:tcPr>
          <w:p w14:paraId="12EBDA17" w14:textId="77192086" w:rsidR="00AF50BD"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itation for the publication where the data was originally published</w:t>
            </w:r>
          </w:p>
        </w:tc>
        <w:tc>
          <w:tcPr>
            <w:tcW w:w="1984" w:type="dxa"/>
          </w:tcPr>
          <w:p w14:paraId="7D1A5475" w14:textId="5B08F97A" w:rsidR="00AF50BD"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AF50BD" w:rsidRPr="00F55F7E" w14:paraId="21D363E1" w14:textId="77777777" w:rsidTr="00E869DB">
        <w:tc>
          <w:tcPr>
            <w:tcW w:w="1526" w:type="dxa"/>
          </w:tcPr>
          <w:p w14:paraId="653060AC" w14:textId="4ADFE22D" w:rsidR="00AF50BD"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entity</w:t>
            </w:r>
          </w:p>
        </w:tc>
        <w:tc>
          <w:tcPr>
            <w:tcW w:w="2126" w:type="dxa"/>
          </w:tcPr>
          <w:p w14:paraId="0BF9977B" w14:textId="7B060520" w:rsidR="00AF50BD" w:rsidRPr="00F55F7E" w:rsidRDefault="00AF50BD"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doi</w:t>
            </w:r>
            <w:proofErr w:type="spellEnd"/>
          </w:p>
        </w:tc>
        <w:tc>
          <w:tcPr>
            <w:tcW w:w="4111" w:type="dxa"/>
          </w:tcPr>
          <w:p w14:paraId="0134F9DE" w14:textId="6A79AD40" w:rsidR="00AF50BD"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igital Object Identifier (DOI) for the publication</w:t>
            </w:r>
          </w:p>
        </w:tc>
        <w:tc>
          <w:tcPr>
            <w:tcW w:w="1984" w:type="dxa"/>
          </w:tcPr>
          <w:p w14:paraId="68626541" w14:textId="2EA128DC" w:rsidR="00AF50BD" w:rsidRPr="00F55F7E" w:rsidRDefault="00AF50BD"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782902" w:rsidRPr="00F55F7E" w14:paraId="49385679" w14:textId="77777777" w:rsidTr="00E869DB">
        <w:tc>
          <w:tcPr>
            <w:tcW w:w="1526" w:type="dxa"/>
          </w:tcPr>
          <w:p w14:paraId="705F8ED7" w14:textId="3E1F993E"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limate</w:t>
            </w:r>
          </w:p>
        </w:tc>
        <w:tc>
          <w:tcPr>
            <w:tcW w:w="2126" w:type="dxa"/>
          </w:tcPr>
          <w:p w14:paraId="1CF7D4C1" w14:textId="39FFC8D0"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ID_BIOME</w:t>
            </w:r>
          </w:p>
        </w:tc>
        <w:tc>
          <w:tcPr>
            <w:tcW w:w="4111" w:type="dxa"/>
          </w:tcPr>
          <w:p w14:paraId="6AA9B352" w14:textId="7A9A31DE" w:rsidR="00782902" w:rsidRPr="00F55F7E" w:rsidRDefault="002C2D19"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 xml:space="preserve">Unique identifier for each </w:t>
            </w:r>
            <w:r w:rsidR="00F55F7E" w:rsidRPr="00F55F7E">
              <w:rPr>
                <w:rFonts w:ascii="Gill Sans MT" w:eastAsia="Gill Sans" w:hAnsi="Gill Sans MT" w:cs="Gill Sans"/>
                <w:color w:val="000000"/>
              </w:rPr>
              <w:t>potential natural vegetation (PNV)</w:t>
            </w:r>
          </w:p>
        </w:tc>
        <w:tc>
          <w:tcPr>
            <w:tcW w:w="1984" w:type="dxa"/>
          </w:tcPr>
          <w:p w14:paraId="0B514E5F" w14:textId="3C03994F"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signed integer</w:t>
            </w:r>
          </w:p>
        </w:tc>
      </w:tr>
      <w:tr w:rsidR="00782902" w:rsidRPr="00F55F7E" w14:paraId="0A48B506" w14:textId="77777777" w:rsidTr="00E869DB">
        <w:tc>
          <w:tcPr>
            <w:tcW w:w="1526" w:type="dxa"/>
          </w:tcPr>
          <w:p w14:paraId="5BEA25C2" w14:textId="23D9C47B"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limate</w:t>
            </w:r>
          </w:p>
        </w:tc>
        <w:tc>
          <w:tcPr>
            <w:tcW w:w="2126" w:type="dxa"/>
          </w:tcPr>
          <w:p w14:paraId="40B76EA0" w14:textId="2D578396"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PNV</w:t>
            </w:r>
          </w:p>
        </w:tc>
        <w:tc>
          <w:tcPr>
            <w:tcW w:w="4111" w:type="dxa"/>
          </w:tcPr>
          <w:p w14:paraId="581BC039" w14:textId="5E229031" w:rsidR="00782902" w:rsidRPr="00F55F7E" w:rsidRDefault="00F55F7E"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 xml:space="preserve">Potential Natural Vegetation based on the work by </w:t>
            </w:r>
            <w:proofErr w:type="spellStart"/>
            <w:r w:rsidRPr="00F55F7E">
              <w:rPr>
                <w:rFonts w:ascii="Gill Sans MT" w:eastAsia="Gill Sans" w:hAnsi="Gill Sans MT" w:cs="Gill Sans"/>
                <w:color w:val="000000"/>
              </w:rPr>
              <w:t>Hengl</w:t>
            </w:r>
            <w:proofErr w:type="spellEnd"/>
            <w:r w:rsidRPr="00F55F7E">
              <w:rPr>
                <w:rFonts w:ascii="Gill Sans MT" w:eastAsia="Gill Sans" w:hAnsi="Gill Sans MT" w:cs="Gill Sans"/>
                <w:color w:val="000000"/>
              </w:rPr>
              <w:t xml:space="preserve"> et al., 20</w:t>
            </w:r>
            <w:r w:rsidR="00EA2A2A">
              <w:rPr>
                <w:rFonts w:ascii="Gill Sans MT" w:eastAsia="Gill Sans" w:hAnsi="Gill Sans MT" w:cs="Gill Sans"/>
                <w:color w:val="000000"/>
              </w:rPr>
              <w:t>18</w:t>
            </w:r>
          </w:p>
        </w:tc>
        <w:tc>
          <w:tcPr>
            <w:tcW w:w="1984" w:type="dxa"/>
          </w:tcPr>
          <w:p w14:paraId="3BAA2B37" w14:textId="7984634A"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782902" w:rsidRPr="00F55F7E" w14:paraId="5B83DC81" w14:textId="77777777" w:rsidTr="00E869DB">
        <w:tc>
          <w:tcPr>
            <w:tcW w:w="1526" w:type="dxa"/>
          </w:tcPr>
          <w:p w14:paraId="62E704F9" w14:textId="18C909A8"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lastRenderedPageBreak/>
              <w:t>climate</w:t>
            </w:r>
          </w:p>
        </w:tc>
        <w:tc>
          <w:tcPr>
            <w:tcW w:w="2126" w:type="dxa"/>
          </w:tcPr>
          <w:p w14:paraId="53B6BF57" w14:textId="3FB79EEC"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mi</w:t>
            </w:r>
          </w:p>
        </w:tc>
        <w:tc>
          <w:tcPr>
            <w:tcW w:w="4111" w:type="dxa"/>
          </w:tcPr>
          <w:p w14:paraId="24D74240" w14:textId="41C08ACA" w:rsidR="00782902" w:rsidRPr="00F55F7E" w:rsidRDefault="00EA2A2A"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Reconstructed Moisture Index [unitless]</w:t>
            </w:r>
            <w:r w:rsidR="00C97ACE">
              <w:rPr>
                <w:rFonts w:ascii="Gill Sans MT" w:eastAsia="Gill Sans" w:hAnsi="Gill Sans MT" w:cs="Gill Sans"/>
                <w:color w:val="000000"/>
              </w:rPr>
              <w:t xml:space="preserve"> using the CRU TS 4.04 (Harris et al., 2020) data set</w:t>
            </w:r>
          </w:p>
        </w:tc>
        <w:tc>
          <w:tcPr>
            <w:tcW w:w="1984" w:type="dxa"/>
          </w:tcPr>
          <w:p w14:paraId="71155C53" w14:textId="7A2BC60D"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782902" w:rsidRPr="00F55F7E" w14:paraId="64C461FF" w14:textId="77777777" w:rsidTr="00E869DB">
        <w:tc>
          <w:tcPr>
            <w:tcW w:w="1526" w:type="dxa"/>
          </w:tcPr>
          <w:p w14:paraId="340FE353" w14:textId="370FD9B8"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limate</w:t>
            </w:r>
          </w:p>
        </w:tc>
        <w:tc>
          <w:tcPr>
            <w:tcW w:w="2126" w:type="dxa"/>
          </w:tcPr>
          <w:p w14:paraId="6090C76F" w14:textId="6AA41195"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gdd0</w:t>
            </w:r>
          </w:p>
        </w:tc>
        <w:tc>
          <w:tcPr>
            <w:tcW w:w="4111" w:type="dxa"/>
          </w:tcPr>
          <w:p w14:paraId="2D3FD6D3" w14:textId="129945A5" w:rsidR="00782902" w:rsidRPr="00F55F7E" w:rsidRDefault="00C97ACE"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Reconstructed Growing Degree Days above 0 ºC [</w:t>
            </w:r>
            <w:r w:rsidR="00A842A2">
              <w:rPr>
                <w:rFonts w:ascii="Gill Sans MT" w:eastAsia="Gill Sans" w:hAnsi="Gill Sans MT" w:cs="Gill Sans"/>
                <w:color w:val="000000"/>
              </w:rPr>
              <w:t xml:space="preserve">ºC </w:t>
            </w:r>
            <w:r>
              <w:rPr>
                <w:rFonts w:ascii="Gill Sans MT" w:eastAsia="Gill Sans" w:hAnsi="Gill Sans MT" w:cs="Gill Sans"/>
                <w:color w:val="000000"/>
              </w:rPr>
              <w:t>days] using the CRU TS 4.04 (Harris et al., 2020) data set</w:t>
            </w:r>
          </w:p>
        </w:tc>
        <w:tc>
          <w:tcPr>
            <w:tcW w:w="1984" w:type="dxa"/>
          </w:tcPr>
          <w:p w14:paraId="05212CE8" w14:textId="7C59D4DC"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782902" w:rsidRPr="00F55F7E" w14:paraId="281291A6" w14:textId="77777777" w:rsidTr="00E869DB">
        <w:tc>
          <w:tcPr>
            <w:tcW w:w="1526" w:type="dxa"/>
          </w:tcPr>
          <w:p w14:paraId="3E9A1143" w14:textId="66F5B75E"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limate</w:t>
            </w:r>
          </w:p>
        </w:tc>
        <w:tc>
          <w:tcPr>
            <w:tcW w:w="2126" w:type="dxa"/>
          </w:tcPr>
          <w:p w14:paraId="3794FF7F" w14:textId="551BF16F"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mat</w:t>
            </w:r>
          </w:p>
        </w:tc>
        <w:tc>
          <w:tcPr>
            <w:tcW w:w="4111" w:type="dxa"/>
          </w:tcPr>
          <w:p w14:paraId="6A1A81E7" w14:textId="35BFF88C" w:rsidR="00782902" w:rsidRPr="00F55F7E" w:rsidRDefault="00A842A2"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Reconstructed Mean Annual Temperature [ºC] using the CRU TS 4.04 (Harris et al., 2020) data set</w:t>
            </w:r>
          </w:p>
        </w:tc>
        <w:tc>
          <w:tcPr>
            <w:tcW w:w="1984" w:type="dxa"/>
          </w:tcPr>
          <w:p w14:paraId="15F661CC" w14:textId="1D47EABE"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782902" w:rsidRPr="00F55F7E" w14:paraId="241A6408" w14:textId="77777777" w:rsidTr="00E869DB">
        <w:tc>
          <w:tcPr>
            <w:tcW w:w="1526" w:type="dxa"/>
          </w:tcPr>
          <w:p w14:paraId="4537AA5E" w14:textId="2EB5D5D1"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limate</w:t>
            </w:r>
          </w:p>
        </w:tc>
        <w:tc>
          <w:tcPr>
            <w:tcW w:w="2126" w:type="dxa"/>
          </w:tcPr>
          <w:p w14:paraId="038FB464" w14:textId="621C77C6" w:rsidR="00782902" w:rsidRPr="00F55F7E" w:rsidRDefault="00782902"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mtco</w:t>
            </w:r>
            <w:proofErr w:type="spellEnd"/>
          </w:p>
        </w:tc>
        <w:tc>
          <w:tcPr>
            <w:tcW w:w="4111" w:type="dxa"/>
          </w:tcPr>
          <w:p w14:paraId="3B080472" w14:textId="7815A993" w:rsidR="00782902" w:rsidRPr="00F55F7E" w:rsidRDefault="00A842A2"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Reconstructed Mean Temperature of the Coldest Month [ºC] using the CRU TS 4.04 (Harris et al., 2020) data set</w:t>
            </w:r>
          </w:p>
        </w:tc>
        <w:tc>
          <w:tcPr>
            <w:tcW w:w="1984" w:type="dxa"/>
          </w:tcPr>
          <w:p w14:paraId="3D9F5205" w14:textId="6B054760"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782902" w:rsidRPr="00F55F7E" w14:paraId="48247775" w14:textId="77777777" w:rsidTr="00E869DB">
        <w:tc>
          <w:tcPr>
            <w:tcW w:w="1526" w:type="dxa"/>
          </w:tcPr>
          <w:p w14:paraId="389DF631" w14:textId="25AD4A70"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limate</w:t>
            </w:r>
          </w:p>
        </w:tc>
        <w:tc>
          <w:tcPr>
            <w:tcW w:w="2126" w:type="dxa"/>
          </w:tcPr>
          <w:p w14:paraId="1EFA8FE8" w14:textId="5112CF2B" w:rsidR="00782902" w:rsidRPr="00F55F7E" w:rsidRDefault="00782902"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mtwa</w:t>
            </w:r>
            <w:proofErr w:type="spellEnd"/>
          </w:p>
        </w:tc>
        <w:tc>
          <w:tcPr>
            <w:tcW w:w="4111" w:type="dxa"/>
          </w:tcPr>
          <w:p w14:paraId="0D6F67D7" w14:textId="072FCDC0" w:rsidR="00782902" w:rsidRPr="00F55F7E" w:rsidRDefault="00A842A2"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Reconstructed Mean Temperature of the Warmest Month [ºC] using the CRU TS 4.04 (Harris et al., 2020) data set</w:t>
            </w:r>
          </w:p>
        </w:tc>
        <w:tc>
          <w:tcPr>
            <w:tcW w:w="1984" w:type="dxa"/>
          </w:tcPr>
          <w:p w14:paraId="05EF4B32" w14:textId="44900B3C"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782902" w:rsidRPr="00F55F7E" w14:paraId="5F3EC732" w14:textId="77777777" w:rsidTr="00E869DB">
        <w:tc>
          <w:tcPr>
            <w:tcW w:w="1526" w:type="dxa"/>
          </w:tcPr>
          <w:p w14:paraId="0BE73BB4" w14:textId="22D3F801"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limate</w:t>
            </w:r>
          </w:p>
        </w:tc>
        <w:tc>
          <w:tcPr>
            <w:tcW w:w="2126" w:type="dxa"/>
          </w:tcPr>
          <w:p w14:paraId="40EA1606" w14:textId="1EA3E515"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map</w:t>
            </w:r>
          </w:p>
        </w:tc>
        <w:tc>
          <w:tcPr>
            <w:tcW w:w="4111" w:type="dxa"/>
          </w:tcPr>
          <w:p w14:paraId="6F5BAF68" w14:textId="71709735" w:rsidR="00782902" w:rsidRPr="00F55F7E" w:rsidRDefault="00A842A2"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Reconstructed Mean Annual Precipitation [mm/year] using the CRU TS 4.04 (Harris et al., 2020) data set</w:t>
            </w:r>
          </w:p>
        </w:tc>
        <w:tc>
          <w:tcPr>
            <w:tcW w:w="1984" w:type="dxa"/>
          </w:tcPr>
          <w:p w14:paraId="2B6510B5" w14:textId="650BE339" w:rsidR="00782902" w:rsidRPr="00F55F7E" w:rsidRDefault="00782902"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r w:rsidR="00D654AB" w:rsidRPr="00F55F7E" w14:paraId="1FB99AA2" w14:textId="77777777" w:rsidTr="00E869DB">
        <w:tc>
          <w:tcPr>
            <w:tcW w:w="1526" w:type="dxa"/>
          </w:tcPr>
          <w:p w14:paraId="6007D8F5" w14:textId="77777777" w:rsidR="00D654AB" w:rsidRDefault="00D654AB"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taxon_name</w:t>
            </w:r>
            <w:proofErr w:type="spellEnd"/>
            <w:r w:rsidR="00E90F74">
              <w:rPr>
                <w:rFonts w:ascii="Gill Sans MT" w:eastAsia="Gill Sans" w:hAnsi="Gill Sans MT" w:cs="Gill Sans"/>
                <w:color w:val="000000"/>
              </w:rPr>
              <w:t>,</w:t>
            </w:r>
          </w:p>
          <w:p w14:paraId="4CB8891A" w14:textId="0F8E9F24" w:rsidR="00E90F74" w:rsidRPr="00F55F7E" w:rsidRDefault="00E90F74" w:rsidP="00E869DB">
            <w:pPr>
              <w:pBdr>
                <w:top w:val="nil"/>
                <w:left w:val="nil"/>
                <w:bottom w:val="nil"/>
                <w:right w:val="nil"/>
                <w:between w:val="nil"/>
              </w:pBdr>
              <w:rPr>
                <w:rFonts w:ascii="Gill Sans MT" w:eastAsia="Gill Sans" w:hAnsi="Gill Sans MT" w:cs="Gill Sans"/>
                <w:color w:val="000000"/>
              </w:rPr>
            </w:pPr>
            <w:proofErr w:type="spellStart"/>
            <w:r>
              <w:rPr>
                <w:rFonts w:ascii="Gill Sans MT" w:eastAsia="Gill Sans" w:hAnsi="Gill Sans MT" w:cs="Gill Sans"/>
                <w:color w:val="000000"/>
              </w:rPr>
              <w:t>pollen_count</w:t>
            </w:r>
            <w:proofErr w:type="spellEnd"/>
          </w:p>
        </w:tc>
        <w:tc>
          <w:tcPr>
            <w:tcW w:w="2126" w:type="dxa"/>
          </w:tcPr>
          <w:p w14:paraId="5E707EF7" w14:textId="217CEE50" w:rsidR="00D654AB" w:rsidRPr="00F55F7E" w:rsidRDefault="00D654AB"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ID_TAXON</w:t>
            </w:r>
          </w:p>
        </w:tc>
        <w:tc>
          <w:tcPr>
            <w:tcW w:w="4111" w:type="dxa"/>
          </w:tcPr>
          <w:p w14:paraId="1CC39F60" w14:textId="05144B5D" w:rsidR="00D654AB" w:rsidRPr="00F55F7E" w:rsidRDefault="00E90F74"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 xml:space="preserve">Unique identifier for each </w:t>
            </w:r>
            <w:r>
              <w:rPr>
                <w:rFonts w:ascii="Gill Sans MT" w:eastAsia="Gill Sans" w:hAnsi="Gill Sans MT" w:cs="Gill Sans"/>
                <w:color w:val="000000"/>
              </w:rPr>
              <w:t>tax</w:t>
            </w:r>
            <w:r w:rsidR="00E0529B">
              <w:rPr>
                <w:rFonts w:ascii="Gill Sans MT" w:eastAsia="Gill Sans" w:hAnsi="Gill Sans MT" w:cs="Gill Sans"/>
                <w:color w:val="000000"/>
              </w:rPr>
              <w:t>on</w:t>
            </w:r>
          </w:p>
        </w:tc>
        <w:tc>
          <w:tcPr>
            <w:tcW w:w="1984" w:type="dxa"/>
          </w:tcPr>
          <w:p w14:paraId="17C5F0F5" w14:textId="5355D507" w:rsidR="00D654AB" w:rsidRPr="00F55F7E" w:rsidRDefault="009F720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Unsigned integer</w:t>
            </w:r>
          </w:p>
        </w:tc>
      </w:tr>
      <w:tr w:rsidR="00D654AB" w:rsidRPr="00F55F7E" w14:paraId="6B10CCE8" w14:textId="77777777" w:rsidTr="00E869DB">
        <w:tc>
          <w:tcPr>
            <w:tcW w:w="1526" w:type="dxa"/>
          </w:tcPr>
          <w:p w14:paraId="40A61E08" w14:textId="52E62848" w:rsidR="00D654AB" w:rsidRPr="00F55F7E" w:rsidRDefault="00D654AB"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taxon_name</w:t>
            </w:r>
            <w:proofErr w:type="spellEnd"/>
          </w:p>
        </w:tc>
        <w:tc>
          <w:tcPr>
            <w:tcW w:w="2126" w:type="dxa"/>
          </w:tcPr>
          <w:p w14:paraId="3FDAFCF0" w14:textId="0EA52036" w:rsidR="00D654AB" w:rsidRPr="00F55F7E" w:rsidRDefault="00D654AB"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taxon_name</w:t>
            </w:r>
            <w:proofErr w:type="spellEnd"/>
          </w:p>
        </w:tc>
        <w:tc>
          <w:tcPr>
            <w:tcW w:w="4111" w:type="dxa"/>
          </w:tcPr>
          <w:p w14:paraId="4F264978" w14:textId="5B5DBA66" w:rsidR="00D654AB" w:rsidRPr="00F55F7E" w:rsidRDefault="00E0529B"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Standardised taxon name</w:t>
            </w:r>
          </w:p>
        </w:tc>
        <w:tc>
          <w:tcPr>
            <w:tcW w:w="1984" w:type="dxa"/>
          </w:tcPr>
          <w:p w14:paraId="0ADD68F9" w14:textId="107138F8" w:rsidR="00D654AB" w:rsidRPr="00F55F7E" w:rsidRDefault="009F720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Text</w:t>
            </w:r>
          </w:p>
        </w:tc>
      </w:tr>
      <w:tr w:rsidR="00D654AB" w:rsidRPr="00F55F7E" w14:paraId="27CF1D0E" w14:textId="77777777" w:rsidTr="00E869DB">
        <w:tc>
          <w:tcPr>
            <w:tcW w:w="1526" w:type="dxa"/>
          </w:tcPr>
          <w:p w14:paraId="23C3D3DF" w14:textId="4F5743CC" w:rsidR="00D654AB" w:rsidRPr="00F55F7E" w:rsidRDefault="00D654AB"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pollen_count</w:t>
            </w:r>
            <w:proofErr w:type="spellEnd"/>
          </w:p>
        </w:tc>
        <w:tc>
          <w:tcPr>
            <w:tcW w:w="2126" w:type="dxa"/>
          </w:tcPr>
          <w:p w14:paraId="2AA3D094" w14:textId="72F39FE8" w:rsidR="00D654AB" w:rsidRPr="00F55F7E" w:rsidRDefault="009F720F"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amalgamation_level</w:t>
            </w:r>
            <w:proofErr w:type="spellEnd"/>
          </w:p>
        </w:tc>
        <w:tc>
          <w:tcPr>
            <w:tcW w:w="4111" w:type="dxa"/>
          </w:tcPr>
          <w:p w14:paraId="14205856" w14:textId="77777777" w:rsidR="00E0529B" w:rsidRDefault="00E0529B"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Level of amalgamation for the pollen counts:</w:t>
            </w:r>
          </w:p>
          <w:p w14:paraId="288C26FB" w14:textId="77777777" w:rsidR="00E0529B" w:rsidRDefault="00E0529B" w:rsidP="00E869DB">
            <w:pPr>
              <w:pStyle w:val="ListParagraph"/>
              <w:numPr>
                <w:ilvl w:val="0"/>
                <w:numId w:val="1"/>
              </w:numPr>
              <w:pBdr>
                <w:top w:val="nil"/>
                <w:left w:val="nil"/>
                <w:bottom w:val="nil"/>
                <w:right w:val="nil"/>
                <w:between w:val="nil"/>
              </w:pBdr>
              <w:rPr>
                <w:rFonts w:ascii="Gill Sans MT" w:eastAsia="Gill Sans" w:hAnsi="Gill Sans MT" w:cs="Gill Sans"/>
                <w:color w:val="000000"/>
              </w:rPr>
            </w:pPr>
            <w:proofErr w:type="spellStart"/>
            <w:r>
              <w:rPr>
                <w:rFonts w:ascii="Gill Sans MT" w:eastAsia="Gill Sans" w:hAnsi="Gill Sans MT" w:cs="Gill Sans"/>
                <w:color w:val="000000"/>
              </w:rPr>
              <w:t>amalgamation_level</w:t>
            </w:r>
            <w:proofErr w:type="spellEnd"/>
            <w:r>
              <w:rPr>
                <w:rFonts w:ascii="Gill Sans MT" w:eastAsia="Gill Sans" w:hAnsi="Gill Sans MT" w:cs="Gill Sans"/>
                <w:color w:val="000000"/>
              </w:rPr>
              <w:t xml:space="preserve"> = 0: </w:t>
            </w:r>
          </w:p>
          <w:p w14:paraId="1EBE68DC" w14:textId="19568DD7" w:rsidR="00E0529B" w:rsidRDefault="00E0529B" w:rsidP="00E869DB">
            <w:pPr>
              <w:pStyle w:val="ListParagraph"/>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clean pollen counts</w:t>
            </w:r>
          </w:p>
          <w:p w14:paraId="344276B8" w14:textId="77777777" w:rsidR="00E0529B" w:rsidRDefault="00E0529B" w:rsidP="00E869DB">
            <w:pPr>
              <w:pStyle w:val="ListParagraph"/>
              <w:numPr>
                <w:ilvl w:val="0"/>
                <w:numId w:val="1"/>
              </w:numPr>
              <w:pBdr>
                <w:top w:val="nil"/>
                <w:left w:val="nil"/>
                <w:bottom w:val="nil"/>
                <w:right w:val="nil"/>
                <w:between w:val="nil"/>
              </w:pBdr>
              <w:rPr>
                <w:rFonts w:ascii="Gill Sans MT" w:eastAsia="Gill Sans" w:hAnsi="Gill Sans MT" w:cs="Gill Sans"/>
                <w:color w:val="000000"/>
              </w:rPr>
            </w:pPr>
            <w:proofErr w:type="spellStart"/>
            <w:r>
              <w:rPr>
                <w:rFonts w:ascii="Gill Sans MT" w:eastAsia="Gill Sans" w:hAnsi="Gill Sans MT" w:cs="Gill Sans"/>
                <w:color w:val="000000"/>
              </w:rPr>
              <w:t>amalgamation_level</w:t>
            </w:r>
            <w:proofErr w:type="spellEnd"/>
            <w:r>
              <w:rPr>
                <w:rFonts w:ascii="Gill Sans MT" w:eastAsia="Gill Sans" w:hAnsi="Gill Sans MT" w:cs="Gill Sans"/>
                <w:color w:val="000000"/>
              </w:rPr>
              <w:t xml:space="preserve"> = 1:</w:t>
            </w:r>
          </w:p>
          <w:p w14:paraId="7AEBD799" w14:textId="74D137CC" w:rsidR="00E0529B" w:rsidRDefault="00E0529B" w:rsidP="00E869DB">
            <w:pPr>
              <w:pStyle w:val="ListParagraph"/>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intermediate pollen counts</w:t>
            </w:r>
          </w:p>
          <w:p w14:paraId="1FD7835E" w14:textId="77777777" w:rsidR="00E0529B" w:rsidRDefault="00E0529B" w:rsidP="00E869DB">
            <w:pPr>
              <w:pStyle w:val="ListParagraph"/>
              <w:numPr>
                <w:ilvl w:val="0"/>
                <w:numId w:val="1"/>
              </w:numPr>
              <w:pBdr>
                <w:top w:val="nil"/>
                <w:left w:val="nil"/>
                <w:bottom w:val="nil"/>
                <w:right w:val="nil"/>
                <w:between w:val="nil"/>
              </w:pBdr>
              <w:rPr>
                <w:rFonts w:ascii="Gill Sans MT" w:eastAsia="Gill Sans" w:hAnsi="Gill Sans MT" w:cs="Gill Sans"/>
                <w:color w:val="000000"/>
              </w:rPr>
            </w:pPr>
            <w:proofErr w:type="spellStart"/>
            <w:r>
              <w:rPr>
                <w:rFonts w:ascii="Gill Sans MT" w:eastAsia="Gill Sans" w:hAnsi="Gill Sans MT" w:cs="Gill Sans"/>
                <w:color w:val="000000"/>
              </w:rPr>
              <w:t>amalgamation_level</w:t>
            </w:r>
            <w:proofErr w:type="spellEnd"/>
            <w:r>
              <w:rPr>
                <w:rFonts w:ascii="Gill Sans MT" w:eastAsia="Gill Sans" w:hAnsi="Gill Sans MT" w:cs="Gill Sans"/>
                <w:color w:val="000000"/>
              </w:rPr>
              <w:t xml:space="preserve"> = 2: </w:t>
            </w:r>
          </w:p>
          <w:p w14:paraId="69858AF1" w14:textId="20589B57" w:rsidR="00E0529B" w:rsidRPr="00E0529B" w:rsidRDefault="00E0529B" w:rsidP="00E869DB">
            <w:pPr>
              <w:pStyle w:val="ListParagraph"/>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amalgamated pollen counts</w:t>
            </w:r>
          </w:p>
        </w:tc>
        <w:tc>
          <w:tcPr>
            <w:tcW w:w="1984" w:type="dxa"/>
          </w:tcPr>
          <w:p w14:paraId="43301CD6" w14:textId="29FED869" w:rsidR="00D654AB" w:rsidRPr="00F55F7E" w:rsidRDefault="00E0529B"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Unsigned integer between 0 and 2</w:t>
            </w:r>
          </w:p>
        </w:tc>
      </w:tr>
      <w:tr w:rsidR="009F720F" w:rsidRPr="00F55F7E" w14:paraId="62080BAA" w14:textId="77777777" w:rsidTr="00E869DB">
        <w:tc>
          <w:tcPr>
            <w:tcW w:w="1526" w:type="dxa"/>
          </w:tcPr>
          <w:p w14:paraId="2571A071" w14:textId="34A5E3ED" w:rsidR="009F720F" w:rsidRPr="00F55F7E" w:rsidRDefault="009F720F" w:rsidP="00E869DB">
            <w:pPr>
              <w:pBdr>
                <w:top w:val="nil"/>
                <w:left w:val="nil"/>
                <w:bottom w:val="nil"/>
                <w:right w:val="nil"/>
                <w:between w:val="nil"/>
              </w:pBdr>
              <w:rPr>
                <w:rFonts w:ascii="Gill Sans MT" w:eastAsia="Gill Sans" w:hAnsi="Gill Sans MT" w:cs="Gill Sans"/>
                <w:color w:val="000000"/>
              </w:rPr>
            </w:pPr>
            <w:proofErr w:type="spellStart"/>
            <w:r w:rsidRPr="00F55F7E">
              <w:rPr>
                <w:rFonts w:ascii="Gill Sans MT" w:eastAsia="Gill Sans" w:hAnsi="Gill Sans MT" w:cs="Gill Sans"/>
                <w:color w:val="000000"/>
              </w:rPr>
              <w:t>pollen_count</w:t>
            </w:r>
            <w:proofErr w:type="spellEnd"/>
          </w:p>
        </w:tc>
        <w:tc>
          <w:tcPr>
            <w:tcW w:w="2126" w:type="dxa"/>
          </w:tcPr>
          <w:p w14:paraId="1324DE67" w14:textId="08073C02" w:rsidR="009F720F" w:rsidRPr="00F55F7E" w:rsidRDefault="009F720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count</w:t>
            </w:r>
          </w:p>
        </w:tc>
        <w:tc>
          <w:tcPr>
            <w:tcW w:w="4111" w:type="dxa"/>
          </w:tcPr>
          <w:p w14:paraId="0874D69C" w14:textId="75A818BD" w:rsidR="009F720F" w:rsidRPr="00F55F7E" w:rsidRDefault="00E0529B" w:rsidP="00E869DB">
            <w:pPr>
              <w:pBdr>
                <w:top w:val="nil"/>
                <w:left w:val="nil"/>
                <w:bottom w:val="nil"/>
                <w:right w:val="nil"/>
                <w:between w:val="nil"/>
              </w:pBdr>
              <w:rPr>
                <w:rFonts w:ascii="Gill Sans MT" w:eastAsia="Gill Sans" w:hAnsi="Gill Sans MT" w:cs="Gill Sans"/>
                <w:color w:val="000000"/>
              </w:rPr>
            </w:pPr>
            <w:r>
              <w:rPr>
                <w:rFonts w:ascii="Gill Sans MT" w:eastAsia="Gill Sans" w:hAnsi="Gill Sans MT" w:cs="Gill Sans"/>
                <w:color w:val="000000"/>
              </w:rPr>
              <w:t>Standardised pollen count</w:t>
            </w:r>
          </w:p>
        </w:tc>
        <w:tc>
          <w:tcPr>
            <w:tcW w:w="1984" w:type="dxa"/>
          </w:tcPr>
          <w:p w14:paraId="0559D333" w14:textId="36F93659" w:rsidR="009F720F" w:rsidRPr="00F55F7E" w:rsidRDefault="009F720F" w:rsidP="00E869DB">
            <w:pPr>
              <w:pBdr>
                <w:top w:val="nil"/>
                <w:left w:val="nil"/>
                <w:bottom w:val="nil"/>
                <w:right w:val="nil"/>
                <w:between w:val="nil"/>
              </w:pBdr>
              <w:rPr>
                <w:rFonts w:ascii="Gill Sans MT" w:eastAsia="Gill Sans" w:hAnsi="Gill Sans MT" w:cs="Gill Sans"/>
                <w:color w:val="000000"/>
              </w:rPr>
            </w:pPr>
            <w:r w:rsidRPr="00F55F7E">
              <w:rPr>
                <w:rFonts w:ascii="Gill Sans MT" w:eastAsia="Gill Sans" w:hAnsi="Gill Sans MT" w:cs="Gill Sans"/>
                <w:color w:val="000000"/>
              </w:rPr>
              <w:t>Double precision number</w:t>
            </w:r>
          </w:p>
        </w:tc>
      </w:tr>
    </w:tbl>
    <w:p w14:paraId="5A2A4AB1" w14:textId="77777777" w:rsidR="009C321E" w:rsidRPr="00F55F7E" w:rsidRDefault="009C321E" w:rsidP="00D9195D">
      <w:pPr>
        <w:spacing w:before="240" w:after="240"/>
        <w:jc w:val="both"/>
        <w:rPr>
          <w:rFonts w:ascii="Gill Sans MT" w:hAnsi="Gill Sans MT"/>
        </w:rPr>
      </w:pPr>
    </w:p>
    <w:p w14:paraId="73443B5B" w14:textId="38F18923" w:rsidR="00E90B11" w:rsidRPr="00F55F7E" w:rsidRDefault="00846B4D" w:rsidP="00D9195D">
      <w:pPr>
        <w:spacing w:before="240" w:after="240"/>
        <w:jc w:val="both"/>
        <w:rPr>
          <w:rFonts w:ascii="Gill Sans MT" w:hAnsi="Gill Sans MT"/>
        </w:rPr>
      </w:pPr>
      <w:r w:rsidRPr="00F55F7E">
        <w:rPr>
          <w:rFonts w:ascii="Gill Sans MT" w:hAnsi="Gill Sans MT"/>
        </w:rPr>
        <w:t xml:space="preserve">Table </w:t>
      </w:r>
      <w:r w:rsidR="00484E09">
        <w:rPr>
          <w:rFonts w:ascii="Gill Sans MT" w:hAnsi="Gill Sans MT"/>
        </w:rPr>
        <w:t>1</w:t>
      </w:r>
      <w:r w:rsidRPr="00F55F7E">
        <w:rPr>
          <w:rFonts w:ascii="Gill Sans MT" w:hAnsi="Gill Sans MT"/>
        </w:rPr>
        <w:t>: List of pollen taxa.</w:t>
      </w:r>
    </w:p>
    <w:tbl>
      <w:tblPr>
        <w:tblStyle w:val="TableGrid"/>
        <w:tblW w:w="0" w:type="auto"/>
        <w:tblLook w:val="04A0" w:firstRow="1" w:lastRow="0" w:firstColumn="1" w:lastColumn="0" w:noHBand="0" w:noVBand="1"/>
      </w:tblPr>
      <w:tblGrid>
        <w:gridCol w:w="756"/>
      </w:tblGrid>
      <w:tr w:rsidR="00846B4D" w:rsidRPr="00F55F7E" w14:paraId="01DA4818" w14:textId="77777777" w:rsidTr="00773FD0">
        <w:trPr>
          <w:trHeight w:val="300"/>
        </w:trPr>
        <w:tc>
          <w:tcPr>
            <w:tcW w:w="0" w:type="auto"/>
            <w:noWrap/>
            <w:hideMark/>
          </w:tcPr>
          <w:p w14:paraId="07166982" w14:textId="77777777" w:rsidR="00846B4D" w:rsidRPr="00F55F7E" w:rsidRDefault="00846B4D" w:rsidP="00846B4D">
            <w:pPr>
              <w:rPr>
                <w:rFonts w:ascii="Gill Sans MT" w:hAnsi="Gill Sans MT"/>
                <w:color w:val="000000"/>
              </w:rPr>
            </w:pPr>
            <w:r w:rsidRPr="00F55F7E">
              <w:rPr>
                <w:rFonts w:ascii="Gill Sans MT" w:hAnsi="Gill Sans MT"/>
                <w:color w:val="000000"/>
              </w:rPr>
              <w:t>Abies</w:t>
            </w:r>
          </w:p>
        </w:tc>
      </w:tr>
    </w:tbl>
    <w:p w14:paraId="2EC98A3D" w14:textId="7EEA15DB" w:rsidR="00846B4D" w:rsidRPr="00F55F7E" w:rsidRDefault="00E869DB" w:rsidP="00D9195D">
      <w:pPr>
        <w:spacing w:before="240" w:after="240"/>
        <w:jc w:val="both"/>
        <w:rPr>
          <w:rFonts w:ascii="Gill Sans MT" w:hAnsi="Gill Sans MT"/>
        </w:rPr>
      </w:pPr>
      <w:r>
        <w:rPr>
          <w:rFonts w:ascii="Gill Sans MT" w:hAnsi="Gill Sans MT"/>
        </w:rPr>
        <w:t>[</w:t>
      </w:r>
      <w:r w:rsidRPr="00E869DB">
        <w:rPr>
          <w:rFonts w:ascii="Gill Sans MT" w:hAnsi="Gill Sans MT"/>
          <w:highlight w:val="yellow"/>
        </w:rPr>
        <w:t>to be included after SPH</w:t>
      </w:r>
      <w:r>
        <w:rPr>
          <w:rFonts w:ascii="Gill Sans MT" w:hAnsi="Gill Sans MT"/>
          <w:highlight w:val="yellow"/>
        </w:rPr>
        <w:t>’s</w:t>
      </w:r>
      <w:r w:rsidRPr="00E869DB">
        <w:rPr>
          <w:rFonts w:ascii="Gill Sans MT" w:hAnsi="Gill Sans MT"/>
          <w:highlight w:val="yellow"/>
        </w:rPr>
        <w:t xml:space="preserve"> inspections are implemented</w:t>
      </w:r>
      <w:r>
        <w:rPr>
          <w:rFonts w:ascii="Gill Sans MT" w:hAnsi="Gill Sans MT"/>
        </w:rPr>
        <w:t>]</w:t>
      </w:r>
      <w:r w:rsidR="00484E09">
        <w:rPr>
          <w:rFonts w:ascii="Gill Sans MT" w:hAnsi="Gill Sans MT"/>
        </w:rPr>
        <w:t xml:space="preserve"> </w:t>
      </w:r>
      <w:r w:rsidR="00484E09" w:rsidRPr="00484E09">
        <w:rPr>
          <w:rFonts w:ascii="Gill Sans MT" w:hAnsi="Gill Sans MT"/>
          <w:highlight w:val="yellow"/>
        </w:rPr>
        <w:t xml:space="preserve">This will need to include the clean, intermediate and </w:t>
      </w:r>
      <w:proofErr w:type="spellStart"/>
      <w:r w:rsidR="00484E09" w:rsidRPr="00484E09">
        <w:rPr>
          <w:rFonts w:ascii="Gill Sans MT" w:hAnsi="Gill Sans MT"/>
          <w:highlight w:val="yellow"/>
        </w:rPr>
        <w:t>amalganated</w:t>
      </w:r>
      <w:proofErr w:type="spellEnd"/>
      <w:r w:rsidR="00484E09" w:rsidRPr="00484E09">
        <w:rPr>
          <w:rFonts w:ascii="Gill Sans MT" w:hAnsi="Gill Sans MT"/>
          <w:highlight w:val="yellow"/>
        </w:rPr>
        <w:t xml:space="preserve"> names</w:t>
      </w:r>
    </w:p>
    <w:p w14:paraId="4F834A2E" w14:textId="68588E09" w:rsidR="00E90B11" w:rsidRDefault="00E90B11" w:rsidP="00D9195D">
      <w:pPr>
        <w:spacing w:before="240" w:after="240"/>
        <w:jc w:val="both"/>
        <w:rPr>
          <w:rFonts w:ascii="Gill Sans MT" w:hAnsi="Gill Sans MT"/>
        </w:rPr>
      </w:pPr>
    </w:p>
    <w:p w14:paraId="284DD8B2" w14:textId="70643F7A" w:rsidR="00C974E3" w:rsidRDefault="00C974E3" w:rsidP="00D9195D">
      <w:pPr>
        <w:spacing w:before="240" w:after="240"/>
        <w:jc w:val="both"/>
        <w:rPr>
          <w:rFonts w:ascii="Gill Sans MT" w:hAnsi="Gill Sans MT"/>
        </w:rPr>
      </w:pPr>
    </w:p>
    <w:p w14:paraId="50E424C7" w14:textId="5B63D110" w:rsidR="00B22D25" w:rsidRDefault="00B22D25" w:rsidP="00D9195D">
      <w:pPr>
        <w:spacing w:before="240" w:after="240"/>
        <w:jc w:val="both"/>
        <w:rPr>
          <w:rFonts w:ascii="Gill Sans MT" w:hAnsi="Gill Sans MT"/>
        </w:rPr>
      </w:pPr>
    </w:p>
    <w:p w14:paraId="1F584CCC" w14:textId="77777777" w:rsidR="00B22D25" w:rsidRDefault="00B22D25" w:rsidP="00D9195D">
      <w:pPr>
        <w:spacing w:before="240" w:after="240"/>
        <w:jc w:val="both"/>
        <w:rPr>
          <w:rFonts w:ascii="Gill Sans MT" w:hAnsi="Gill Sans MT"/>
        </w:rPr>
      </w:pPr>
    </w:p>
    <w:p w14:paraId="197B291E" w14:textId="353DA39E" w:rsidR="00C974E3" w:rsidRDefault="00C974E3" w:rsidP="00D9195D">
      <w:pPr>
        <w:spacing w:before="240" w:after="240"/>
        <w:jc w:val="both"/>
        <w:rPr>
          <w:rFonts w:ascii="Gill Sans MT" w:hAnsi="Gill Sans MT"/>
        </w:rPr>
      </w:pPr>
      <w:r>
        <w:rPr>
          <w:rFonts w:ascii="Gill Sans MT" w:hAnsi="Gill Sans MT"/>
        </w:rPr>
        <w:lastRenderedPageBreak/>
        <w:t xml:space="preserve">Table Z: </w:t>
      </w:r>
      <w:r w:rsidR="00B22D25">
        <w:rPr>
          <w:rFonts w:ascii="Gill Sans MT" w:hAnsi="Gill Sans MT"/>
        </w:rPr>
        <w:t>List of data sources and reference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1300"/>
        <w:gridCol w:w="5504"/>
      </w:tblGrid>
      <w:tr w:rsidR="00B22D25" w:rsidRPr="00B22D25" w14:paraId="15619EB9" w14:textId="77777777" w:rsidTr="006B3FF7">
        <w:trPr>
          <w:trHeight w:val="320"/>
        </w:trPr>
        <w:tc>
          <w:tcPr>
            <w:tcW w:w="2830" w:type="dxa"/>
            <w:shd w:val="clear" w:color="auto" w:fill="auto"/>
            <w:noWrap/>
            <w:hideMark/>
          </w:tcPr>
          <w:p w14:paraId="082E3A68" w14:textId="18220667" w:rsidR="00B22D25" w:rsidRPr="00B22D25" w:rsidRDefault="00B22D25" w:rsidP="006B3FF7">
            <w:pPr>
              <w:rPr>
                <w:rFonts w:ascii="Gill Sans MT" w:hAnsi="Gill Sans MT" w:cs="Calibri"/>
                <w:color w:val="000000"/>
              </w:rPr>
            </w:pPr>
            <w:r>
              <w:rPr>
                <w:rFonts w:ascii="Gill Sans MT" w:hAnsi="Gill Sans MT" w:cs="Calibri"/>
                <w:color w:val="000000"/>
              </w:rPr>
              <w:t>source</w:t>
            </w:r>
            <w:r w:rsidR="00DE2BB3">
              <w:rPr>
                <w:rFonts w:ascii="Gill Sans MT" w:hAnsi="Gill Sans MT" w:cs="Calibri"/>
                <w:color w:val="000000"/>
              </w:rPr>
              <w:t xml:space="preserve"> (metadata table)</w:t>
            </w:r>
          </w:p>
        </w:tc>
        <w:tc>
          <w:tcPr>
            <w:tcW w:w="1300" w:type="dxa"/>
            <w:shd w:val="clear" w:color="auto" w:fill="auto"/>
            <w:noWrap/>
            <w:hideMark/>
          </w:tcPr>
          <w:p w14:paraId="70835AA8" w14:textId="034BB111" w:rsidR="00B22D25" w:rsidRPr="00B22D25" w:rsidRDefault="00B22D25" w:rsidP="006B3FF7">
            <w:pPr>
              <w:rPr>
                <w:rFonts w:ascii="Gill Sans MT" w:hAnsi="Gill Sans MT" w:cs="Calibri"/>
                <w:color w:val="000000"/>
              </w:rPr>
            </w:pPr>
            <w:r>
              <w:rPr>
                <w:rFonts w:ascii="Gill Sans MT" w:hAnsi="Gill Sans MT" w:cs="Calibri"/>
                <w:color w:val="000000"/>
              </w:rPr>
              <w:t xml:space="preserve">Number of </w:t>
            </w:r>
            <w:r w:rsidRPr="00B22D25">
              <w:rPr>
                <w:rFonts w:ascii="Gill Sans MT" w:hAnsi="Gill Sans MT" w:cs="Calibri"/>
                <w:color w:val="000000"/>
              </w:rPr>
              <w:t>entities</w:t>
            </w:r>
          </w:p>
        </w:tc>
        <w:tc>
          <w:tcPr>
            <w:tcW w:w="5504" w:type="dxa"/>
            <w:shd w:val="clear" w:color="auto" w:fill="auto"/>
            <w:noWrap/>
            <w:hideMark/>
          </w:tcPr>
          <w:p w14:paraId="7A39C5AE"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Publications</w:t>
            </w:r>
          </w:p>
        </w:tc>
      </w:tr>
      <w:tr w:rsidR="00B22D25" w:rsidRPr="00B22D25" w14:paraId="1BFE8F66" w14:textId="77777777" w:rsidTr="006B3FF7">
        <w:trPr>
          <w:trHeight w:val="320"/>
        </w:trPr>
        <w:tc>
          <w:tcPr>
            <w:tcW w:w="2830" w:type="dxa"/>
            <w:shd w:val="clear" w:color="auto" w:fill="auto"/>
            <w:noWrap/>
            <w:hideMark/>
          </w:tcPr>
          <w:p w14:paraId="5D12D215"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AMSS</w:t>
            </w:r>
          </w:p>
        </w:tc>
        <w:tc>
          <w:tcPr>
            <w:tcW w:w="1300" w:type="dxa"/>
            <w:shd w:val="clear" w:color="auto" w:fill="auto"/>
            <w:noWrap/>
            <w:hideMark/>
          </w:tcPr>
          <w:p w14:paraId="36125648"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38</w:t>
            </w:r>
          </w:p>
        </w:tc>
        <w:tc>
          <w:tcPr>
            <w:tcW w:w="5504" w:type="dxa"/>
            <w:shd w:val="clear" w:color="auto" w:fill="auto"/>
            <w:noWrap/>
            <w:hideMark/>
          </w:tcPr>
          <w:p w14:paraId="7884DC26" w14:textId="3596D6A0" w:rsidR="00B22D25" w:rsidRPr="00B22D25" w:rsidRDefault="00B22D25" w:rsidP="006B3FF7">
            <w:pPr>
              <w:rPr>
                <w:rFonts w:ascii="Gill Sans MT" w:hAnsi="Gill Sans MT" w:cs="Calibri"/>
                <w:color w:val="000000"/>
              </w:rPr>
            </w:pPr>
            <w:r>
              <w:rPr>
                <w:rFonts w:ascii="Gill Sans MT" w:hAnsi="Gill Sans MT" w:cs="Calibri"/>
                <w:color w:val="000000"/>
              </w:rPr>
              <w:fldChar w:fldCharType="begin"/>
            </w:r>
            <w:r w:rsidR="00796AF2">
              <w:rPr>
                <w:rFonts w:ascii="Gill Sans MT" w:hAnsi="Gill Sans MT" w:cs="Calibri"/>
                <w:color w:val="000000"/>
              </w:rPr>
              <w:instrText xml:space="preserve"> ADDIN ZOTERO_ITEM CSL_CITATION {"citationID":"Fsq4MdKr","properties":{"formattedCitation":"(Jolly et al., 1996; Julier et al., 2019, 2018; Lebamba et al., 2009)","plainCitation":"(Jolly et al., 1996; Julier et al., 2019, 2018; Lebamba et al., 2009)","noteIndex":0},"citationItems":[{"id":35,"uris":["http://zotero.org/users/local/BQxy0Kbc/items/S6Z6KXHR"],"itemData":{"id":35,"type":"paper-conference","container-title":"Comptes rendus de l'Académie des sciences","event":"Sciences de la terre et des plančtes","event-place":"Paris","language":"French","page":"63-70","publisher-place":"Paris","title":"Représentation pollinique de la forêt dense humide du Gabon, tests statistiques","volume":"322","author":[{"family":"Jolly","given":"D."},{"family":"Bonnefille","given":"R."},{"family":"Burcq","given":"S."},{"family":"Roux","given":"M."}],"issued":{"date-parts":[["1996"]]}}},{"id":29,"uris":["http://zotero.org/users/local/BQxy0Kbc/items/W5NTBMWT"],"itemData":{"id":29,"type":"article-journal","abstract":"How pollen moves within and between ecosystems affects factors such as the genetic structure of populations, how resilient they are to environmental change, and the amount and nature of pollen preserved in the sedimentary record. We set artificial pollen traps in two 100 m by 100 m vegetation plots, one in a wet evergreen forest, and one in a moist semi-deciduous forest in Ghana, West Africa. Five traps from each plot were counted annually from 2011 to 2014, to examine spatial and temporal variation in the pollen rain of the most abundant taxa shared between pollen and vegetation assemblages. Samples from the wet evergreen plot exhibited high variability within years, with the dominant pollen types changing between samples, and many pollen taxa being over-represented relative to their parent plant abundance in some traps whilst being entirely absent from others. The most abundant plant taxa of the wet evergreen plot (Drypetes and Cynometra) do, however, constitute major components of the pollen rain. There is less variation between samples from the moist semi-deciduous plot spatially, as it is dominated by Celtis, which typically comprises &gt;70% of the pollen assemblages. We conclude that pollen rain in these tropical ecosystems is highly heterogeneous, and suggest that pollen assemblages obtained by trapping are susceptible to small-scale variations in forest structure. Conversely, this may mean that current recommendations of more than three years of trapping in tropical systems may be too high, and that space could substitute for time in modern tropical pollen trapping.","container-title":"Grana","DOI":"10.1080/00173134.2018.1510027","ISSN":"0017-3134","issue":"1","note":"publisher: Taylor &amp; Francis\n_eprint: https://doi.org/10.1080/00173134.2018.1510027","page":"45-62","source":"Taylor and Francis+NEJM","title":"Variability in modern pollen rain from moist and wet tropical forest plots in Ghana, West Africa","volume":"58","author":[{"family":"Julier","given":"Adele C. M."},{"family":"Jardine","given":"Phillip E."},{"family":"Adu-Bredu","given":"Stephen"},{"family":"Coe","given":"Angela L."},{"family":"Fraser","given":"Wesley T."},{"family":"Lomax","given":"Barry H."},{"family":"Malhi","given":"Yadvinder"},{"family":"Moore","given":"Sam"},{"family":"Gosling","given":"William D."}],"issued":{"date-parts":[["2019",1,2]]}}},{"id":32,"uris":["http://zotero.org/users/local/BQxy0Kbc/items/RZG962XC"],"itemData":{"id":32,"type":"article-journal","abstract":"Transitions between forest and savannah vegetation types in fossil pollen records are often poorly understood due to over-production by taxa such as Poaceae and a lack of modern pollen-vegetation studies. Here, modern pollen assemblages from within a forest-savannah transition in West Africa are presented and compared, their characteristic taxa discussed, and implications for the fossil record considered. Fifteen artificial pollen traps were deployed for 1 year, to collect pollen rain from three vegetation plots within the forest-savannah transition in Ghana. High percentages of Poaceae and Melastomataceae/Combretaceae were recorded in all three plots. Erythrophleum suaveolens characterised the forest plot, Manilkara obovata the transition plot and Terminalia the savannah plot. The results indicate that Poaceae pollen influx rates provide the best representation of the forest-savannah gradient, and that a Poaceae abundance of &gt;40% should be considered as indicative of savannah-type vegetation in the fossil record.","container-title":"Palynology","DOI":"10.1080/01916122.2017.1356392","ISSN":"0191-6122","issue":"3","note":"publisher: Taylor &amp; Francis\n_eprint: https://doi.org/10.1080/01916122.2017.1356392","page":"324-338","source":"Taylor and Francis+NEJM","title":"The modern pollen–vegetation relationships of a tropical forest–savannah mosaic landscape, Ghana, West Africa","volume":"42","author":[{"family":"Julier","given":"Adele C.M."},{"family":"Jardine","given":"Phillip E."},{"family":"Adu-Bredu","given":"Stephen"},{"family":"Coe","given":"Angela L."},{"family":"Duah-Gyamfi","given":"Akwasi"},{"family":"Fraser","given":"Wesley T."},{"family":"Lomax","given":"Barry H."},{"family":"Malhi","given":"Yadvinder"},{"family":"Moore","given":"Sam"},{"family":"Owusu-Afriyie","given":"Kennedy"},{"family":"Gosling","given":"William D."}],"issued":{"date-parts":[["2018",7,3]]}}},{"id":28,"uris":["http://zotero.org/users/local/BQxy0Kbc/items/JIIXH6P7"],"itemData":{"id":28,"type":"article-journal","abstract":"Eighty modern soil surface and litter samples from southern Cameroon and Gabon, Central Atlantic Africa (5°N–4°S, 10°–15°W), were analysed for pollen content. The samples are distributed among two main vegetation types: savanna (8 samples) and forest (71 samples). The aim of this study is to provide new data on the modern pollen rain in the Guineo-Congolian phytogeographical region, mainly in forest communities (secondary and mature forests on well drained soils, and hygrophilous forests) and to interpret these data using diagrams of pollen percentages and numerical analyses. The savannas are well identified by high frequencies of non-arboreal pollen with as pollen marker the Poaceae, and the forests by high frequencies of arboreal pollen with as important families the Burseraceae, Caesalpiniaceae, Mimosaceae, Euphorbiaceae and Sapindaceae. Within the forest ecosystem, secondary and mature forests on well drained soils can be differentiated on the basis of distinct assemblages of tree pollen taxa such as Zanthoxylum, Phyllanthus, Tetrorchidium, Margaritaria discoidea in secondary forest spectra and abundance of Burseraceae, Caesalpiniaceae, Sapindaceae in mature forest ones. In addition, hygrophilous forests are well identified by the presence of high pollen contributors such as Uapaca, Nauclea, Macaranga and Raphia. This work shows that the major vegetation communities occurring today in Cameroon and Gabon can be well differentiated by their pollen assemblages.","container-title":"Review of Palaeobotany and Palynology","DOI":"10.1016/j.revpalbo.2008.06.004","ISSN":"0034-6667","issue":"1","journalAbbreviation":"Review of Palaeobotany and Palynology","language":"en","page":"34-45","source":"ScienceDirect","title":"Modern pollen rain in savanna and forest ecosystems of Gabon and Cameroon, Central Atlantic Africa","volume":"153","author":[{"family":"Lebamba","given":"Judicaël"},{"family":"Vincens","given":"Annie"},{"family":"Jolly","given":"Dominique"},{"family":"Ngomanda","given":"Alfred"},{"family":"Schevin","given":"Patrick"},{"family":"Maley","given":"Jean"},{"family":"Bentaleb","given":"Ilhem"}],"issued":{"date-parts":[["2009",1,1]]}}}],"schema":"https://github.com/citation-style-language/schema/raw/master/csl-citation.json"} </w:instrText>
            </w:r>
            <w:r>
              <w:rPr>
                <w:rFonts w:ascii="Gill Sans MT" w:hAnsi="Gill Sans MT" w:cs="Calibri"/>
                <w:color w:val="000000"/>
              </w:rPr>
              <w:fldChar w:fldCharType="separate"/>
            </w:r>
            <w:r w:rsidR="00796AF2">
              <w:rPr>
                <w:rFonts w:ascii="Gill Sans MT" w:hAnsi="Gill Sans MT" w:cs="Calibri"/>
                <w:noProof/>
                <w:color w:val="000000"/>
              </w:rPr>
              <w:t>(Jolly et al., 1996; Julier et al., 2019, 2018; Lebamba et al., 2009)</w:t>
            </w:r>
            <w:r>
              <w:rPr>
                <w:rFonts w:ascii="Gill Sans MT" w:hAnsi="Gill Sans MT" w:cs="Calibri"/>
                <w:color w:val="000000"/>
              </w:rPr>
              <w:fldChar w:fldCharType="end"/>
            </w:r>
          </w:p>
        </w:tc>
      </w:tr>
      <w:tr w:rsidR="00B22D25" w:rsidRPr="00B22D25" w14:paraId="51820F60" w14:textId="77777777" w:rsidTr="006B3FF7">
        <w:trPr>
          <w:trHeight w:val="320"/>
        </w:trPr>
        <w:tc>
          <w:tcPr>
            <w:tcW w:w="2830" w:type="dxa"/>
            <w:shd w:val="clear" w:color="auto" w:fill="auto"/>
            <w:noWrap/>
            <w:hideMark/>
          </w:tcPr>
          <w:p w14:paraId="0FCFFD9F"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APD</w:t>
            </w:r>
          </w:p>
        </w:tc>
        <w:tc>
          <w:tcPr>
            <w:tcW w:w="1300" w:type="dxa"/>
            <w:shd w:val="clear" w:color="auto" w:fill="auto"/>
            <w:noWrap/>
            <w:hideMark/>
          </w:tcPr>
          <w:p w14:paraId="39416DC4"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90</w:t>
            </w:r>
          </w:p>
        </w:tc>
        <w:tc>
          <w:tcPr>
            <w:tcW w:w="5504" w:type="dxa"/>
            <w:shd w:val="clear" w:color="auto" w:fill="auto"/>
            <w:noWrap/>
            <w:hideMark/>
          </w:tcPr>
          <w:p w14:paraId="1E1CCA1A" w14:textId="710BCB96" w:rsidR="00B22D25" w:rsidRPr="00B22D25" w:rsidRDefault="006B3FF7"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KJOj53BX","properties":{"formattedCitation":"(Vincens et al., 2007)","plainCitation":"(Vincens et al., 2007)","noteIndex":0},"citationItems":[{"id":27,"uris":["http://zotero.org/users/local/BQxy0Kbc/items/T3GCFIEE"],"itemData":{"id":27,"type":"article-journal","abstract":"African pollen data have been used in many empirical or quantitative palaeoenvironmental reconstructions. However, the pollen types used in these studies were not controlled and standardised, preventing the precise understanding of pollen–plant and pollen–climate relation that is necessary for the accurate quantification of continental scale climate change or ecological processes in the past. This paper presents a summary of the progress made with the African Pollen Database (APD) inventory of plant diversity from pollen data extracted from 276 fossil sites and more than 1500 modern samples, with a focus on tropical tree pollen types. This inventory (1145 taxa) gives, for each pollen taxon whose nomenclature is discussed, information on the habit, habitat and phytogeographical distribution of the plants they come from. Special attention has been paid to pollen types with similar morphology, which include several plant species or genera, whose biological or environmental parameters can differ considerably.","container-title":"Review of Palaeobotany and Palynology","DOI":"10.1016/j.revpalbo.2006.09.004","ISSN":"0034-6667","issue":"1","journalAbbreviation":"Review of Palaeobotany and Palynology","language":"en","page":"135-141","source":"ScienceDirect","title":"African pollen database inventory of tree and shrub pollen types","volume":"145","author":[{"family":"Vincens","given":"Annie"},{"family":"Lézine","given":"Anne-Marie"},{"family":"Buchet","given":"Guillaume"},{"family":"Lewden","given":"Dorothée"},{"family":"Le Thomas","given":"Annick"}],"issued":{"date-parts":[["2007",6,1]]}}}],"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Vincens et al., 2007)</w:t>
            </w:r>
            <w:r>
              <w:rPr>
                <w:rFonts w:ascii="Gill Sans MT" w:hAnsi="Gill Sans MT" w:cs="Calibri"/>
                <w:color w:val="000000"/>
              </w:rPr>
              <w:fldChar w:fldCharType="end"/>
            </w:r>
          </w:p>
        </w:tc>
      </w:tr>
      <w:tr w:rsidR="00B22D25" w:rsidRPr="00B22D25" w14:paraId="7C6CC91A" w14:textId="77777777" w:rsidTr="006B3FF7">
        <w:trPr>
          <w:trHeight w:val="320"/>
        </w:trPr>
        <w:tc>
          <w:tcPr>
            <w:tcW w:w="2830" w:type="dxa"/>
            <w:shd w:val="clear" w:color="auto" w:fill="auto"/>
            <w:noWrap/>
            <w:hideMark/>
          </w:tcPr>
          <w:p w14:paraId="0594BE1B"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Australian pollen</w:t>
            </w:r>
          </w:p>
        </w:tc>
        <w:tc>
          <w:tcPr>
            <w:tcW w:w="1300" w:type="dxa"/>
            <w:shd w:val="clear" w:color="auto" w:fill="auto"/>
            <w:noWrap/>
            <w:hideMark/>
          </w:tcPr>
          <w:p w14:paraId="364DB853"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1540</w:t>
            </w:r>
          </w:p>
        </w:tc>
        <w:tc>
          <w:tcPr>
            <w:tcW w:w="5504" w:type="dxa"/>
            <w:shd w:val="clear" w:color="auto" w:fill="auto"/>
            <w:noWrap/>
            <w:hideMark/>
          </w:tcPr>
          <w:p w14:paraId="5EA50990" w14:textId="1CEF8EAA" w:rsidR="00B22D25" w:rsidRPr="00B22D25" w:rsidRDefault="00EE24B7"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voD3KBoN","properties":{"formattedCitation":"(Adeleye et al., 2021b, 2021a; Beck et al., 2017; Field et al., 2018, 2018; Fletcher et al., 2014; Herbert and Harrison, 2016; Luly, 1993; Luly et al., 1986; Mariani et al., 2017; McWethy et al., 2014, 2010; Pickett et al., 2004; Prebble et al., 2019)","plainCitation":"(Adeleye et al., 2021b, 2021a; Beck et al., 2017; Field et al., 2018, 2018; Fletcher et al., 2014; Herbert and Harrison, 2016; Luly, 1993; Luly et al., 1986; Mariani et al., 2017; McWethy et al., 2014, 2010; Pickett et al., 2004; Prebble et al., 2019)","noteIndex":0},"citationItems":[{"id":39,"uris":["http://zotero.org/users/local/BQxy0Kbc/items/4TEGR8ZY"],"itemData":{"id":39,"type":"article-journal","abstract":"Aim The Last Glacial Maximum (LGM) remains an enigmatic period in southeast Australia due to the limited spatial and temporal resolution of its palaeoclimatic records. A major feature of the LGM landscape was the existence of the Bassian Land Bridge, joining Tasmania with the mainland of Australia during periods of low sea level, and potentially facilitating increased biotic movement between these regions. To better understand biogeographical changes on the land bridge and in southeast Australia generally during the LGM, we present a 35 ka-year palaeoecological record from one of the larger islands of Bass Strait. Location Bass Strait, southeast Australia. Taxon Eucalyptus, Poaceae, Monotoca, Myriophyllum, Zygnemataceae, Botryococcus, Pediastrum. Methods Pollen, charcoal, and non-pollen palynomorphs were analysed in a 1.75-m sediment core from truwana/Cape Barren Island, Bass Strait, to reconstruct changes in vegetation, fire regimes and lake levels on the Bassian Land Bridge. Results were then compared to existing palaeoenvironmental studies in the region to develop a broader context of the prevailing land bridge environment and the potential influence on biotic dispersals in Australia during the last glacial period. Results Results suggest a major vegetation shift on the Bassian Land Bridge in response to the establishment of the LGM climate, with grassland expansion at the expense of woodland from 29–11 ka. Floristic richness, biomass burned and lake levels also markedly decreased through this period, with the driest interval being 25–18 ka. Dryland herbaceous taxa dispersed between the mainland and Tasmania when the landbridge was fully exposed. Main conclusions In agreement with previous studies, our results show that the dry grassland that dominated southeast Australia (and Southern Hemisphere mid-latitude areas) during the LGM also extended across the Bassian Land Bridge. The prevailing environment on the land bridge is likely to have exerted a selective influence on biotic dispersals in Australia during glacial periods.","container-title":"Journal of Biogeography","DOI":"10.1111/jbi.14255","ISSN":"1365-2699","issue":"11","language":"en","note":"_eprint: https://onlinelibrary.wiley.com/doi/pdf/10.1111/jbi.14255","page":"2946-2960","source":"Wiley Online Library","title":"Environmental change during the last glacial on an ancient land bridge of southeast Australia","volume":"48","author":[{"family":"Adeleye","given":"Matthew Adesanya"},{"family":"Haberle","given":"Simon Graeme"},{"family":"McWethy","given":"David"},{"family":"Connor","given":"Simon Edward"},{"family":"Stevenson","given":"Janelle"}],"issued":{"date-parts":[["2021"]]}}},{"id":53,"uris":["http://zotero.org/users/local/BQxy0Kbc/items/NU6DBHMF"],"itemData":{"id":53,"type":"article-journal","abstract":"Aim Understanding long-term heathland development is key in mitigating their current attrition globally. However, such knowledge is limited in Australia and the wider Southern Hemisphere. We aim to identify potential climatic and environmental drivers of Holocene heathland development in temperate-oceanic Australia (Bass Strait), and also assess the applicability of Iversen's conceptual model of interglacial vegetation development to the area. Location Bass Strait, southeast Australia. Taxon Monotoca, Epacris, Sprengelia and Restionaceae. Methods We used multiple sedimentary pollen and charcoal records from truwana/Cape Barren Island (CBI) in Bass Strait to reconstruct vegetation and fire history. We also used rarefaction analysis on pollen records to estimate floristic richness for all sites, and magnetic susceptibility and organic content were derived for two of the four sites as proxies for local sedimentary changes. Reconstructed vegetation and fire histories were then compared to independent records of climate and sea-level change in temperate Australia, using a Detrended Correspondence Analysis ordination, to identify major drivers of heathland development. Results Major heathland expansion occurred on truwana/CBI between the early and mid-Holocene in response to sea-level rise, high effective precipitation, reduced seasonality and increased Indigenous burning. Increasing seasonality, low effective precipitation, El Niño-Southern Oscillation intensification, stable sea level, and decreased fire activity drove the expansion of scrub and woodland at the expense of heathland in the late Holocene. The overall vegetation development on truwana/CBI fits poorly with the classic Iversen conceptual model of interglacial vegetation development in the Northern Hemisphere, due to the significant role of interglacial sea-level rise on truwana/CBI. Therefore, a modified model, which takes into account the role of sea-level change, is proposed for Southern Hemisphere-temperate-oceanic settings. Main conclusions Heathland developments in both hemispheres reflect some level of homogeneity, considering the roles of increased Indigenous burning and reduced seasonality in both hemispheres. Frequent, controlled burning strategies are recommended to maintain heathland on truwana/CBI.","container-title":"Journal of Biogeography","DOI":"10.1111/jbi.14057","ISSN":"1365-2699","issue":"5","language":"en","note":"_eprint: https://onlinelibrary.wiley.com/doi/pdf/10.1111/jbi.14057","page":"1048-1062","source":"Wiley Online Library","title":"Holocene heathland development in temperate oceanic Southern Hemisphere: Key drivers in a global context","title-short":"Holocene heathland development in temperate oceanic Southern Hemisphere","volume":"48","author":[{"family":"Adeleye","given":"Matthew Adesanya"},{"family":"Haberle","given":"Simon Graeme"},{"family":"Harris","given":"Stephen"},{"family":"Hopf","given":"Felicitas Viktoria-Louise"},{"family":"Connor","given":"Simon"},{"family":"Stevenson","given":"Janelle"}],"issued":{"date-parts":[["2021"]]}}},{"id":62,"uris":["http://zotero.org/users/local/BQxy0Kbc/items/GGHDDMBL"],"itemData":{"id":62,"type":"article-journal","abstract":"Tropical El Niño Southern Oscillation (ENSO) is an important influence on natural systems and cultural change across the Pacific Ocean basin. El Niño events result in negative moisture anomalies in the southwest Pacific and are implicated in droughts and catastrophic wildfires across eastern Australia. An amplification of tropical El Niño activity is reported in the east Pacific after ca. 6.7 ka; however, proxy data for ENSO-driven environmental change in Australia suggest an initial influence only after ca. 5 ka. Here, we reconstruct changes in vegetation, fire activity and catchment dynamics (e.g. erosion) over the last 14.6 ka from part of the southwest Pacific in which ENSO is the main control of interannual hydroclimatic variability: Paddy's Lake, in northwest Tasmania (1065 masl), Australia. Our multi-proxy approach includes analyses of charcoal, pollen, geochemistry and radioactive isotopes. Our results reveal a high sensitivity of the local and regional vegetation to climatic change, with an increase of non-arboreal pollen between ca. 14.6–13.3 ka synchronous with the Antarctic Cold Reversal, and a sensitivity of the local vegetation and fire activity to ENSO variability recorded in the tropical east Pacific through the Holocene. We detect local-scale shifts in vegetation, fire and sediment geochemistry at ca. 6.3, 4.8 and 3.4 ka, simultaneous with increases in El Niño activity in the tropical Pacific. Finally, we observe a fire-driven shift in vegetation from a pyrophobic association dominated by rainforest elements to a pyrogenic association dominated by sclerophyllous taxa following a prolonged (&gt;1 ka) phase of tropical ENSO-amplification and a major local fire event at ca. 3.4 ka. Our results reveal the following key insights: (1) that ENSO has been a persistent modulator of southwest Pacific climate and fire activity through the Holocene; (2) that the climate of northwest Tasmania is sensitive to long-term shifts in tropical ENSO variability; and (3) that there has been possible stationarity in the spatial influence of ENSO over this region through the Holocene.","container-title":"Quaternary Science Reviews","DOI":"10.1016/j.quascirev.2016.12.001","ISSN":"0277-3791","journalAbbreviation":"Quaternary Science Reviews","language":"en","page":"164-175","source":"ScienceDirect","title":"An early onset of ENSO influence in the extra-tropics of the southwest Pacific inferred from a 14, 600 year high resolution multi-proxy record from Paddy's Lake, northwest Tasmania","volume":"157","author":[{"family":"Beck","given":"Kristen K."},{"family":"Fletcher","given":"Michael-Shawn"},{"family":"Gadd","given":"Patricia S."},{"family":"Heijnis","given":"Henk"},{"family":"Jacobsen","given":"Geraldine E."}],"issued":{"date-parts":[["2017",2,1]]}}},{"id":38,"uris":["http://zotero.org/users/local/BQxy0Kbc/items/GPWVBRGD"],"itemData":{"id":38,"type":"article-journal","abstract":"At present, knowledge of late Quaternary variability of the Indonesian-Australian summer monsoon in the Australian tropics is limited. Organic spring deposits, which occur throughout the Kimberley region of northwest Australia, are valuable archives that contain records spanning the past </w:instrText>
            </w:r>
            <w:r>
              <w:rPr>
                <w:rFonts w:ascii="Cambria Math" w:hAnsi="Cambria Math" w:cs="Cambria Math"/>
                <w:color w:val="000000"/>
              </w:rPr>
              <w:instrText>∼</w:instrText>
            </w:r>
            <w:r>
              <w:rPr>
                <w:rFonts w:ascii="Gill Sans MT" w:hAnsi="Gill Sans MT" w:cs="Calibri"/>
                <w:color w:val="000000"/>
              </w:rPr>
              <w:instrText xml:space="preserve">14,500 years. In this study we compare multiple proxies from three organic springs. Principal Components Analyses demonstrates similar patterns of change in the elemental and non-pollen palynomorph (NPP) datasets between the springs, implying regional drivers are responsible for changes in these proxies. By comparison, the pollen records differ between each of the springs, with the assemblage at each thought to be influenced by spring recharge and evolution rather than climate variability. In order to empirically and objectively assess the synchronicity of changes, we applied Monte Carlo empirical orthogonal function (MCEOF) analysis to one variable in each </w:instrText>
            </w:r>
            <w:r>
              <w:rPr>
                <w:rFonts w:ascii="Calibri" w:hAnsi="Calibri" w:cs="Calibri"/>
                <w:color w:val="000000"/>
              </w:rPr>
              <w:instrText>μ</w:instrText>
            </w:r>
            <w:r>
              <w:rPr>
                <w:rFonts w:ascii="Gill Sans MT" w:hAnsi="Gill Sans MT" w:cs="Calibri"/>
                <w:color w:val="000000"/>
              </w:rPr>
              <w:instrText xml:space="preserve">XRF and NPP dataset (Si/Ti ratios and Pseudoschizaea accumulation rates, as these proxies are expected to reflect hydrological conditions in springs) to assess regional patterns of change in site moisture. This analysis revealed periods of increased monsoonal precipitation from </w:instrText>
            </w:r>
            <w:r>
              <w:rPr>
                <w:rFonts w:ascii="Cambria Math" w:hAnsi="Cambria Math" w:cs="Cambria Math"/>
                <w:color w:val="000000"/>
              </w:rPr>
              <w:instrText>∼</w:instrText>
            </w:r>
            <w:r>
              <w:rPr>
                <w:rFonts w:ascii="Gill Sans MT" w:hAnsi="Gill Sans MT" w:cs="Calibri"/>
                <w:color w:val="000000"/>
              </w:rPr>
              <w:instrText>14,500–7500</w:instrText>
            </w:r>
            <w:r>
              <w:rPr>
                <w:rFonts w:ascii="Arial" w:hAnsi="Arial" w:cs="Arial"/>
                <w:color w:val="000000"/>
              </w:rPr>
              <w:instrText> </w:instrText>
            </w:r>
            <w:r>
              <w:rPr>
                <w:rFonts w:ascii="Gill Sans MT" w:hAnsi="Gill Sans MT" w:cs="Calibri"/>
                <w:color w:val="000000"/>
              </w:rPr>
              <w:instrText>cal.</w:instrText>
            </w:r>
            <w:r>
              <w:rPr>
                <w:rFonts w:ascii="Arial" w:hAnsi="Arial" w:cs="Arial"/>
                <w:color w:val="000000"/>
              </w:rPr>
              <w:instrText> </w:instrText>
            </w:r>
            <w:r>
              <w:rPr>
                <w:rFonts w:ascii="Gill Sans MT" w:hAnsi="Gill Sans MT" w:cs="Calibri"/>
                <w:color w:val="000000"/>
              </w:rPr>
              <w:instrText>yr BP corresponding with deglacial sea level rise, high orbital tilt coupled with warmer sea surface temperatures, and with possible links to a southward migration of the Inter Tropical Convergence Zone (ITCZ) during the Younger Dryas. Monsoonal precipitation was reduced from 7500</w:instrText>
            </w:r>
            <w:r>
              <w:rPr>
                <w:rFonts w:ascii="Arial" w:hAnsi="Arial" w:cs="Arial"/>
                <w:color w:val="000000"/>
              </w:rPr>
              <w:instrText> </w:instrText>
            </w:r>
            <w:r>
              <w:rPr>
                <w:rFonts w:ascii="Gill Sans MT" w:hAnsi="Gill Sans MT" w:cs="Calibri"/>
                <w:color w:val="000000"/>
              </w:rPr>
              <w:instrText>cal.</w:instrText>
            </w:r>
            <w:r>
              <w:rPr>
                <w:rFonts w:ascii="Arial" w:hAnsi="Arial" w:cs="Arial"/>
                <w:color w:val="000000"/>
              </w:rPr>
              <w:instrText> </w:instrText>
            </w:r>
            <w:r>
              <w:rPr>
                <w:rFonts w:ascii="Gill Sans MT" w:hAnsi="Gill Sans MT" w:cs="Calibri"/>
                <w:color w:val="000000"/>
              </w:rPr>
              <w:instrText>yr BP coinciding with the culmination of deglacial sea level rise and a possible northward shift in the mean position of the ITCZ, in addition to between 2600 and 1000</w:instrText>
            </w:r>
            <w:r>
              <w:rPr>
                <w:rFonts w:ascii="Arial" w:hAnsi="Arial" w:cs="Arial"/>
                <w:color w:val="000000"/>
              </w:rPr>
              <w:instrText> </w:instrText>
            </w:r>
            <w:r>
              <w:rPr>
                <w:rFonts w:ascii="Gill Sans MT" w:hAnsi="Gill Sans MT" w:cs="Calibri"/>
                <w:color w:val="000000"/>
              </w:rPr>
              <w:instrText>cal.</w:instrText>
            </w:r>
            <w:r>
              <w:rPr>
                <w:rFonts w:ascii="Arial" w:hAnsi="Arial" w:cs="Arial"/>
                <w:color w:val="000000"/>
              </w:rPr>
              <w:instrText> </w:instrText>
            </w:r>
            <w:r>
              <w:rPr>
                <w:rFonts w:ascii="Gill Sans MT" w:hAnsi="Gill Sans MT" w:cs="Calibri"/>
                <w:color w:val="000000"/>
              </w:rPr>
              <w:instrText xml:space="preserve">yr BP corresponding with increased moderate-to-strong ENSO events.","container-title":"Quaternary Science Reviews","DOI":"10.1016/j.quascirev.2018.07.018","ISSN":"0277-3791","journalAbbreviation":"Quaternary Science Reviews","language":"en","page":"193-216","source":"ScienceDirect","title":"Coherent patterns of environmental change at multiple organic spring sites in northwest Australia: Evidence of Indonesian-Australian summer monsoon variability over the last 14,500 years","title-short":"Coherent patterns of environmental change at multiple organic spring sites in northwest Australia","volume":"196","author":[{"family":"Field","given":"Emily"},{"family":"Tyler","given":"Jonathan"},{"family":"Gadd","given":"Patricia S."},{"family":"Moss","given":"Patrick"},{"family":"McGowan","given":"Hamish"},{"family":"Marx","given":"Sam"}],"issued":{"date-parts":[["2018",9,15]]}}},{"id":38,"uris":["http://zotero.org/users/local/BQxy0Kbc/items/GPWVBRGD"],"itemData":{"id":38,"type":"article-journal","abstract":"At present, knowledge of late Quaternary variability of the Indonesian-Australian summer monsoon in the Australian tropics is limited. Organic spring deposits, which occur throughout the Kimberley region of northwest Australia, are valuable archives that contain records spanning the past </w:instrText>
            </w:r>
            <w:r>
              <w:rPr>
                <w:rFonts w:ascii="Cambria Math" w:hAnsi="Cambria Math" w:cs="Cambria Math"/>
                <w:color w:val="000000"/>
              </w:rPr>
              <w:instrText>∼</w:instrText>
            </w:r>
            <w:r>
              <w:rPr>
                <w:rFonts w:ascii="Gill Sans MT" w:hAnsi="Gill Sans MT" w:cs="Calibri"/>
                <w:color w:val="000000"/>
              </w:rPr>
              <w:instrText xml:space="preserve">14,500 years. In this study we compare multiple proxies from three organic springs. Principal Components Analyses demonstrates similar patterns of change in the elemental and non-pollen palynomorph (NPP) datasets between the springs, implying regional drivers are responsible for changes in these proxies. By comparison, the pollen records differ between each of the springs, with the assemblage at each thought to be influenced by spring recharge and evolution rather than climate variability. In order to empirically and objectively assess the synchronicity of changes, we applied Monte Carlo empirical orthogonal function (MCEOF) analysis to one variable in each </w:instrText>
            </w:r>
            <w:r>
              <w:rPr>
                <w:rFonts w:ascii="Calibri" w:hAnsi="Calibri" w:cs="Calibri"/>
                <w:color w:val="000000"/>
              </w:rPr>
              <w:instrText>μ</w:instrText>
            </w:r>
            <w:r>
              <w:rPr>
                <w:rFonts w:ascii="Gill Sans MT" w:hAnsi="Gill Sans MT" w:cs="Calibri"/>
                <w:color w:val="000000"/>
              </w:rPr>
              <w:instrText xml:space="preserve">XRF and NPP dataset (Si/Ti ratios and Pseudoschizaea accumulation rates, as these proxies are expected to reflect hydrological conditions in springs) to assess regional patterns of change in site moisture. This analysis revealed periods of increased monsoonal precipitation from </w:instrText>
            </w:r>
            <w:r>
              <w:rPr>
                <w:rFonts w:ascii="Cambria Math" w:hAnsi="Cambria Math" w:cs="Cambria Math"/>
                <w:color w:val="000000"/>
              </w:rPr>
              <w:instrText>∼</w:instrText>
            </w:r>
            <w:r>
              <w:rPr>
                <w:rFonts w:ascii="Gill Sans MT" w:hAnsi="Gill Sans MT" w:cs="Calibri"/>
                <w:color w:val="000000"/>
              </w:rPr>
              <w:instrText>14,500–7500</w:instrText>
            </w:r>
            <w:r>
              <w:rPr>
                <w:rFonts w:ascii="Arial" w:hAnsi="Arial" w:cs="Arial"/>
                <w:color w:val="000000"/>
              </w:rPr>
              <w:instrText> </w:instrText>
            </w:r>
            <w:r>
              <w:rPr>
                <w:rFonts w:ascii="Gill Sans MT" w:hAnsi="Gill Sans MT" w:cs="Calibri"/>
                <w:color w:val="000000"/>
              </w:rPr>
              <w:instrText>cal.</w:instrText>
            </w:r>
            <w:r>
              <w:rPr>
                <w:rFonts w:ascii="Arial" w:hAnsi="Arial" w:cs="Arial"/>
                <w:color w:val="000000"/>
              </w:rPr>
              <w:instrText> </w:instrText>
            </w:r>
            <w:r>
              <w:rPr>
                <w:rFonts w:ascii="Gill Sans MT" w:hAnsi="Gill Sans MT" w:cs="Calibri"/>
                <w:color w:val="000000"/>
              </w:rPr>
              <w:instrText>yr BP corresponding with deglacial sea level rise, high orbital tilt coupled with warmer sea surface temperatures, and with possible links to a southward migration of the Inter Tropical Convergence Zone (ITCZ) during the Younger Dryas. Monsoonal precipitation was reduced from 7500</w:instrText>
            </w:r>
            <w:r>
              <w:rPr>
                <w:rFonts w:ascii="Arial" w:hAnsi="Arial" w:cs="Arial"/>
                <w:color w:val="000000"/>
              </w:rPr>
              <w:instrText> </w:instrText>
            </w:r>
            <w:r>
              <w:rPr>
                <w:rFonts w:ascii="Gill Sans MT" w:hAnsi="Gill Sans MT" w:cs="Calibri"/>
                <w:color w:val="000000"/>
              </w:rPr>
              <w:instrText>cal.</w:instrText>
            </w:r>
            <w:r>
              <w:rPr>
                <w:rFonts w:ascii="Arial" w:hAnsi="Arial" w:cs="Arial"/>
                <w:color w:val="000000"/>
              </w:rPr>
              <w:instrText> </w:instrText>
            </w:r>
            <w:r>
              <w:rPr>
                <w:rFonts w:ascii="Gill Sans MT" w:hAnsi="Gill Sans MT" w:cs="Calibri"/>
                <w:color w:val="000000"/>
              </w:rPr>
              <w:instrText>yr BP coinciding with the culmination of deglacial sea level rise and a possible northward shift in the mean position of the ITCZ, in addition to between 2600 and 1000</w:instrText>
            </w:r>
            <w:r>
              <w:rPr>
                <w:rFonts w:ascii="Arial" w:hAnsi="Arial" w:cs="Arial"/>
                <w:color w:val="000000"/>
              </w:rPr>
              <w:instrText> </w:instrText>
            </w:r>
            <w:r>
              <w:rPr>
                <w:rFonts w:ascii="Gill Sans MT" w:hAnsi="Gill Sans MT" w:cs="Calibri"/>
                <w:color w:val="000000"/>
              </w:rPr>
              <w:instrText>cal.</w:instrText>
            </w:r>
            <w:r>
              <w:rPr>
                <w:rFonts w:ascii="Arial" w:hAnsi="Arial" w:cs="Arial"/>
                <w:color w:val="000000"/>
              </w:rPr>
              <w:instrText> </w:instrText>
            </w:r>
            <w:r>
              <w:rPr>
                <w:rFonts w:ascii="Gill Sans MT" w:hAnsi="Gill Sans MT" w:cs="Calibri"/>
                <w:color w:val="000000"/>
              </w:rPr>
              <w:instrText xml:space="preserve">yr BP corresponding with increased moderate-to-strong ENSO events.","container-title":"Quaternary Science Reviews","DOI":"10.1016/j.quascirev.2018.07.018","ISSN":"0277-3791","journalAbbreviation":"Quaternary Science Reviews","language":"en","page":"193-216","source":"ScienceDirect","title":"Coherent patterns of environmental change at multiple organic spring sites in northwest Australia: Evidence of Indonesian-Australian summer monsoon variability over the last 14,500 years","title-short":"Coherent patterns of environmental change at multiple organic spring sites in northwest Australia","volume":"196","author":[{"family":"Field","given":"Emily"},{"family":"Tyler","given":"Jonathan"},{"family":"Gadd","given":"Patricia S."},{"family":"Moss","given":"Patrick"},{"family":"McGowan","given":"Hamish"},{"family":"Marx","given":"Sam"}],"issued":{"date-parts":[["2018",9,15]]}}},{"id":50,"uris":["http://zotero.org/users/local/BQxy0Kbc/items/7RUPY6U9"],"itemData":{"id":50,"type":"article-journal","abstract":"We test the validity of applying the alternative stable state paradigm to account for the landscape-scale forest/non-forest mosaic that prevails in temperate Tasmania, Australia. This test is based on fine-scale pollen, spore, and charcoal analyses of sediments located within a small patch of non-forest vegetation surrounded by temperate forest. Following nearly 500 years of forest dominance at the site, a catastrophic fire drove an irreversible shift from a forested Cyperaceae–Sphagnum wetland to a non-forested Restionaceae wetland at ca. 7000 calibrated (cal) yr BP. Persistence of the non-forest/Restionaceae vegetation state over 7000 years, despite long fire-free intervals, implies that fire was not essential for the maintenance of the non-forest state. We propose that reduced interception and transpiration of the non-forest state resulted in local waterlogging, presenting an eco-hydrological barrier to forest reestablishment over the succeeding 7000 years. We further contend that the rhizomatous nature of the non-forest species presented a reinforcing eco-physical barrier to forest development. Our results satisfy a number of criteria for consideration as an example of a switch between alternative stable states, including different origin and maintenance pathways, and they provide insights into the role of threshold dynamics and hysteresis in forest–non-forest transitions.","container-title":"Ecology","DOI":"10.1890/12-1766.1","ISSN":"1939-9170","issue":"9","language":"en","note":"_eprint: https://onlinelibrary.wiley.com/doi/pdf/10.1890/12-1766.1","page":"2504-2513","source":"Wiley Online Library","title":"A fire-driven shift from forest to non-forest: evidence for alternative stable states?","title-short":"A fire-driven shift from forest to non-forest","volume":"95","author":[{"family":"Fletcher","given":"Michael-Shawn"},{"family":"Wood","given":"Sam W."},{"family":"Haberle","given":"Simon G."}],"issued":{"date-parts":[["2014"]]}}},{"id":36,"uris":["http://zotero.org/users/local/BQxy0Kbc/items/G9Y34CIE"],"itemData":{"id":36,"type":"article-journal","abstract":"Quantitative palaeoclimate reconstructions are widely used to evaluate climate model performance. Here, as part of an effort to provide such a data set for Australia, we examine the impact of analytical decisions and sampling assumptions on modern-analogue reconstructions using a continent-wide pollen data set. There is a high degree of correlation between temperature variables in the modern climate of Australia, but there is sufficient orthogonality in the variations of precipitation, summer and winter temperature and plant–available moisture to allow independent reconstructions of these four variables to be made. The method of analogue selection does not affect the reconstructions, although bootstrap resampling provides a more reliable technique for obtaining robust measures of uncertainty. The number of analogues used affects the quality of the reconstructions: the most robust reconstructions are obtained using 5 analogues. The quality of reconstructions based on post-1850 CE pollen samples differ little from those using samples from between 1450 and 1849 CE, showing that European post-settlement modification of vegetation has no impact on the fidelity of the reconstructions although it substantially increases the availability of potential analogues. Reconstructions based on core top samples are more realistic than those using surface samples, but only using core top samples would substantially reduce the number of available analogues and therefore increases the uncertainty of the reconstructions. Spatial and/or temporal averaging of pollen assemblages prior to analysis negatively affects the subsequent reconstructions for some variables and increases the associated uncertainties. In addition, the quality of the reconstructions is affected by the degree of spatial smoothing of the original climate data, with the best reconstructions obtained using climate data from a 0.5° resolution grid, which corresponds to the typical size of the pollen catchment. This study provides a methodology that can be used to provide reliable palaeoclimate reconstructions for Australia, which will fill in a major gap in the data sets used to evaluate climate models.","container-title":"Review of Palaeobotany and Palynology","DOI":"10.1016/j.revpalbo.2015.12.006","ISSN":"0034-6667","journalAbbreviation":"Review of Palaeobotany and Palynology","language":"en","page":"65-77","source":"ScienceDirect","title":"Evaluation of a modern-analogue methodology for reconstructing Australian palaeoclimate from pollen","volume":"226","author":[{"family":"Herbert","given":"Annika V."},{"family":"Harrison","given":"Sandy P."}],"issued":{"date-parts":[["2016",3,1]]}}},{"id":59,"uris":["http://zotero.org/users/local/BQxy0Kbc/items/L7ADE5F6"],"itemData":{"id":59,"type":"article-journal","abstract":"Pollen analyses from the playa Lake Tyrrell in semi-arid northwestern Victoria, Australia record major environmental changes during the Holocene. Amerioration of arid Pleistocene climates after 10,000 BP converted Lake Tyrrell from a dry deflationary basin to an aphemeral lake surrounded by Allocasuarina dominated woodlands with a grass understorey. A marked increase in rainfall at about 6600 BP transformed the lake from an ephemeral to a permanent water body. This increase in rainfall coincided with the migration of mallee vegetation to the region, a rapid expansion in Callitris populations and development of a more active fire regime. Drier conditions prevailed between 2200 BP and 800 BP but mallee remained the dominant vegetation. Fully modern conditions date from 800 BP. The magnitude of Holocene environmental change reported from Lake Tyrrell is greater than that usually recognized from sites in humid southeastern Australia. A comparison of conclusion drawn from Lake Tyrrell with previously published accounts from Lake Frome suggests that significant Holocene environmental change was widespread in the semi-arid lands of southern Australia.","container-title":"Journal of Biogeography","DOI":"10.2307/2845516","ISSN":"0305-0270","issue":"6","note":"publisher: Wiley","page":"587-598","source":"JSTOR","title":"Holocene Palaeoenvironments Near Lake Tyrrell, Semi-Arid Northwestern Victoria, Australia","volume":"20","author":[{"family":"Luly","given":"J. G."}],"issued":{"date-parts":[["1993"]]}}},{"id":61,"uris":["http://zotero.org/users/local/BQxy0Kbc/items/W6G4EC5K"],"itemData":{"id":61,"type":"article-journal","abstract":"Dating sediments with a low organic-carbon content has proved a considerable problem in playa palaeoenvironments. Conversion of organic carbon contained in sediments to strontium carbonate eases handling of the otherwise large samples needed to obtain radiocarbon dates from such material. Concentrated carbon samples were used to erect a chronology of sedimentation in the upper levels of Lake Tyrrell (after 10,000 yr B.P.), and comparisons made between radiocarbon ages for comparable stratigraphic horizons in cores from two sites in the northern basin of the lake. Reference is also made to a third series of dates which have a bearing upon the earlier history of deflation from the lake basin.","collection-title":"Palaeoenvironments of Salt Lakes","container-title":"Palaeogeography, Palaeoclimatology, Palaeoecology","DOI":"10.1016/0031-0182(86)90123-9","ISSN":"0031-0182","issue":"1","journalAbbreviation":"Palaeogeography, Palaeoclimatology, Palaeoecology","language":"en","page":"171-180","source":"ScienceDirect","title":"A radiocarbon chronology from the playa Lake Tyrrell, Northwestern Victoria, Australia","volume":"54","author":[{"family":"Luly","given":"J. G."},{"family":"Bowler","given":"J. M."},{"family":"Head","given":"M. J."}],"issued":{"date-parts":[["1986",5,15]]}}},{"id":56,"uris":["http://zotero.org/users/local/BQxy0Kbc/items/4B4TJKSK"],"itemData":{"id":56,"type":"article-journal","abstract":"Aim To test competing hypotheses about the timing and extent of Holocene landscape opening using pollen-based quantitative land-cover estimates. Location Dove Lake, Tasmanian Wilderness World Heritage Area, Australia. Methods Fossil pollen data were incorporated into pollen dispersal models and corrected for differences in pollen productivity among key plant taxa. Mechanistic models (REVEALS—Regional Estimates of VEgetation Abundance from Large Sites) employing different models for pollen dispersal (Gaussian plume and Lagrangian stochastic models) were evaluated and applied in the Southern Hemisphere for the first time. Results Validation of the REVEALS model with vegetation cover data suggests an overall better performance of the Lagrangian stochastic model. Regional land-cover estimates for forest and non-forest plant taxa show persistent landscape openness throughout the Holocene (average landscape openness 50%). Gymnoschoenus sphaerocephalus, an indicator of moorland vegetation, shows higher values during the early Holocene (11.7–9 ka) and declines slightly through the mid-Holocene (9–4.5 ka) during a phase of partial landscape afforestation. Rain forest cover reduced (from 40% to 20%) during the period between 4.2–3.5 ka. Main conclusions Pollen percentages severely under-represent landscape openness in western Tasmania and this bias has fostered an over-estimation of Holocene forest cover from pollen data. Treeless vegetation dominated Holocene landscapes of the Dove Lake area, allowing us to reject models of landscape evolution that invoke late-Holocene replacement of a rain forest-dominated landscape by moorland. Instead, we confirm a model of Late Pleistocene inheritance of open vegetation. Rapid forest decline occurred after c. 4 ka, likely in response to regional moisture decline.","container-title":"Journal of Biogeography","DOI":"10.1111/jbi.13040","ISSN":"1365-2699","issue":"10","language":"en","note":"_eprint: https://onlinelibrary.wiley.com/doi/pdf/10.1111/jbi.13040","page":"2410-2420","source":"Wiley Online Library","title":"How old is the Tasmanian cultural landscape? A test of landscape openness using quantitative land-cover reconstructions","title-short":"How old is the Tasmanian cultural landscape?","volume":"44","author":[{"family":"Mariani","given":"Michela"},{"family":"Connor","given":"Simon E."},{"family":"Fletcher","given":"Michael-S."},{"family":"Theuerkauf","given":"Martin"},{"family":"Kuneš","given":"Petr"},{"family":"Jacobsen","given":"Geraldine"},{"family":"Saunders","given":"Krystyna M."},{"family":"Zawadzki","given":"Atun"}],"issued":{"date-parts":[["2017"]]}}},{"id":42,"uris":["http://zotero.org/users/local/BQxy0Kbc/items/DS8RFRKW"],"itemData":{"id":42,"type":"article-journal","abstract":"Human-caused forest transitions are documented worldwide, especially during periods when land use by dense agriculturally-based populations intensified. However, the rate at which prehistoric human activities led to permanent deforestation is poorly resolved. In the South Island, New Zealand, the arrival of Polynesians c. 750 years ago resulted in dramatic forest loss and conversion of nearly half of native forests to open vegetation. This transformation, termed the Initial Burning Period, is documented in pollen and charcoal records, but its speed has been poorly constrained. High-resolution chronologies developed with a series of AMS radiocarbon dates from two lake sediment cores suggest the shift from forest to shrubland occurred within decades rather than centuries at drier sites. We examine two sites representing extreme examples of the magnitude of human impacts: a drier site that was inherently more vulnerable to human-set fires and a wetter, less burnable site. The astonishing rate of deforestation at the hands of small transient populations resulted from the intrinsic vulnerability of the native flora to fire and from positive feedbacks in post-fire vegetation recovery that increased landscape flammability. Spatially targeting burning in highly-flammable seral vegetation in forests rarely experiencing fire was sufficient to create an alternate fire-prone stable state. The New Zealand example illustrates how seemingly stable forest ecosystems can experience rapid and permanent conversions. Forest loss in New Zealand is among the fastest ecological transitions documented in the Holocene; yet equally rapid transitions can be expected in present-day regions wherever positive feedbacks support alternate fire-inhibiting, fire-prone stable states.","container-title":"PLOS ONE","DOI":"10.1371/journal.pone.0111328","ISSN":"1932-6203","issue":"11","journalAbbreviation":"PLOS ONE","language":"en","note":"publisher: Public Library of Science","page":"e111328","source":"PLoS Journals","title":"A High-Resolution Chronology of Rapid Forest Transitions following Polynesian Arrival in New Zealand","volume":"9","author":[{"family":"McWethy","given":"David B."},{"family":"Wilmshurst","given":"Janet M."},{"family":"Whitlock","given":"Cathy"},{"family":"Wood","given":"Jamie R."},{"family":"McGlone","given":"Matt S."}],"issued":{"date-parts":[["2014",11,5]]}}},{"id":47,"uris":["http://zotero.org/users/local/BQxy0Kbc/items/IGKN8FSG"],"itemData":{"id":47,"type":"article-journal","container-title":"Proceedings of the National Academy of Sciences","DOI":"10.1073/pnas.1011801107","issue":"50","note":"publisher: Proceedings of the National Academy of Sciences","page":"21343-21348","source":"pnas.org (Atypon)","title":"Rapid landscape transformation in South Island, New Zealand, following initial Polynesian settlement","volume":"107","author":[{"family":"McWethy","given":"David B."},{"family":"Whitlock","given":"Cathy"},{"family":"Wilmshurst","given":"Janet M."},{"family":"McGlone","given":"Matt S."},{"family":"Fromont","given":"Mairie"},{"family":"Li","given":"Xun"},{"family":"Dieffenbacher-Krall","given":"Ann"},{"family":"Hobbs","given":"William O."},{"family":"Fritz","given":"Sherilyn C."},{"family":"Cook","given":"Edward R."}],"issued":{"date-parts":[["2010",12,14]]}}},{"id":37,"uris":["http://zotero.org/users/local/BQxy0Kbc/items/Y8XXRX5S"],"itemData":{"id":37,"type":"article-journal","container-title":"Journal of Biogeography","ISSN":"0305-0270","page":"1381-1444","source":"University of Bristol","title":"Pollen-based reconstructions of biome distributions for Australia, Southeast Asia and the Pacific (SEAPAC region) at 0,6000 and 18,000 14C yr B.P","volume":"31","author":[{"family":"Pickett","given":"E. J."},{"family":"Harrison","given":"S. P."},{"family":"Hope","given":"G."},{"family":"Harle","given":"K"},{"family":"Dodson","given":"J. R."},{"family":"Kershaw","given":"A. P."},{"family":"Prentice","given":"I. C."},{"family":"Backhouse","given":"J"},{"family":"Colhoun","given":"E. A."},{"family":"D'Costa","given":"D"},{"family":"Flenley","given":"J"},{"family":"Grindrod","given":"J"},{"family":"Haberle","given":"S"},{"family":"Hassell","given":"C"},{"family":"Kenyon","given":"C"},{"family":"Macphail","given":"M"},{"family":"Martin","given":"H"},{"family":"Martin","given":"A. H."},{"family":"McKenzie","given":"M"},{"family":"Newsome","given":"J. C."},{"family":"Penny","given":"D"},{"family":"Powell","given":"J"},{"family":"Raine","given":"J. I."},{"family":"Southern","given":"W"},{"family":"Stevenson","given":"J"},{"family":"Sutra","given":"J.P."},{"family":"Thomas","given":"I."},{"family":"Kaars","given":"S.","non-dropping-particle":"van der"},{"family":"Ward","given":"J."}],"issued":{"date-parts":[["2004"]]}}},{"id":63,"uris":["http://zotero.org/users/local/BQxy0Kbc/items/FZ8NLQ5F"],"itemData":{"id":63,"type":"article-journal","container-title":"Proceedings of the National Academy of Sciences","DOI":"10.1073/pnas.1821732116","issue":"18","note":"publisher: Proceedings of the National Academy of Sciences","page":"8824-8833","source":"pnas.org (Atypon)","title":"Early tropical crop production in marginal subtropical and temperate Polynesia","volume":"116","author":[{"family":"Prebble","given":"Matthew"},{"family":"Anderson","given":"Atholl J."},{"family":"Augustinus","given":"Paul"},{"family":"Emmitt","given":"Joshua"},{"family":"Fallon","given":"Stewart J."},{"family":"Furey","given":"Louise L."},{"family":"Holdaway","given":"Simon J."},{"family":"Jorgensen","given":"Alex"},{"family":"Ladefoged","given":"Thegn N."},{"family":"Matthews","given":"Peter J."},{"family":"Meyer","given":"Jean-Yves"},{"family":"Phillipps","given":"Rebecca"},{"family":"Wallace","given":"Rod"},{"family":"Porch","given":"Nicholas"}],"issued":{"date-parts":[["2019",4,30]]}}}],"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Adeleye et al., 2021b, 2021a; Beck et al., 2017; Field et al., 2018, 2018; Fletcher et al., 2014; Herbert and Harrison, 2016; Luly, 1993; Luly et al., 1986; Mariani et al., 2017; McWethy et al., 2014, 2010; Pickett et al., 2004; Prebble et al., 2019)</w:t>
            </w:r>
            <w:r>
              <w:rPr>
                <w:rFonts w:ascii="Gill Sans MT" w:hAnsi="Gill Sans MT" w:cs="Calibri"/>
                <w:color w:val="000000"/>
              </w:rPr>
              <w:fldChar w:fldCharType="end"/>
            </w:r>
          </w:p>
        </w:tc>
      </w:tr>
      <w:tr w:rsidR="00B22D25" w:rsidRPr="00B22D25" w14:paraId="15E70B7E" w14:textId="77777777" w:rsidTr="006B3FF7">
        <w:trPr>
          <w:trHeight w:val="320"/>
        </w:trPr>
        <w:tc>
          <w:tcPr>
            <w:tcW w:w="2830" w:type="dxa"/>
            <w:shd w:val="clear" w:color="auto" w:fill="auto"/>
            <w:noWrap/>
            <w:hideMark/>
          </w:tcPr>
          <w:p w14:paraId="746BEAF2"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BIOME6000 Japan</w:t>
            </w:r>
          </w:p>
        </w:tc>
        <w:tc>
          <w:tcPr>
            <w:tcW w:w="1300" w:type="dxa"/>
            <w:shd w:val="clear" w:color="auto" w:fill="auto"/>
            <w:noWrap/>
            <w:hideMark/>
          </w:tcPr>
          <w:p w14:paraId="6B213388"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94</w:t>
            </w:r>
          </w:p>
        </w:tc>
        <w:tc>
          <w:tcPr>
            <w:tcW w:w="5504" w:type="dxa"/>
            <w:shd w:val="clear" w:color="auto" w:fill="auto"/>
            <w:noWrap/>
            <w:hideMark/>
          </w:tcPr>
          <w:p w14:paraId="73C2DEB7" w14:textId="043D8946" w:rsidR="00B22D25" w:rsidRPr="00B22D25" w:rsidRDefault="002B0941"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N2rdOHny","properties":{"formattedCitation":"(Takahara et al., 2000)","plainCitation":"(Takahara et al., 2000)","noteIndex":0},"citationItems":[{"id":114,"uris":["http://zotero.org/users/local/BQxy0Kbc/items/7LWX2ED4"],"itemData":{"id":114,"type":"article-journal","abstract":"A biomization method, which objectively assigns individual pollen assemblages to biomes ( Prentice et al., 1996 ), was tested using modern pollen data from Japan and applied to fossil pollen data to reconstruct palaeovegetation patterns 6000 and 18,000 14C yr bp Biomization started with the assignment of 135 pollen taxa to plant functional types (PFTs), and nine possible biomes were defined by specific combinations of PFTs. Biomes were correctly assigned to 54% of the 94 modern sites. Incorrect assignments occur near the altitudinal limits of individual biomes, where pollen transport from lower altitudes blurs the local pollen signals or continuous changes in species composition characterizes the range limits of biomes. As a result, the reconstructed changes in the altitudinal limits of biomes at 6000 and 18,000 14C yr bp are likely to be conservative estimates of the actual changes. The biome distribution at 6000 14C yr bp was rather similar to today, suggesting that changes in the bioclimate of Japan have been small since the mid-Holocene. At 18,000 14C yr bp the Japanese lowlands were covered by taiga and cool mixed forests. The southward expansion of these forests and the absence of broadleaved evergreen/warm mixed forests reflect a pronounced year-round cooling.","container-title":"Journal of Biogeography","DOI":"10.1046/j.1365-2699.2000.00432.x","ISSN":"1365-2699","issue":"3","language":"en","note":"_eprint: https://onlinelibrary.wiley.com/doi/pdf/10.1046/j.1365-2699.2000.00432.x","page":"665-683","source":"Wiley Online Library","title":"Pollen-based reconstructions of Japanese biomes at 0, 6000 and 18,000 14C yr bp","volume":"27","author":[{"family":"Takahara","given":"Hikaru"},{"family":"Sugita","given":"Shinya"},{"family":"Harrison","given":"Sandy P."},{"family":"Miyoshi","given":"Norio"},{"family":"Morita","given":"Yoshimune"},{"family":"Uchiyama","given":"Takashi"}],"issued":{"date-parts":[["2000"]]}}}],"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Takahara et al., 2000)</w:t>
            </w:r>
            <w:r>
              <w:rPr>
                <w:rFonts w:ascii="Gill Sans MT" w:hAnsi="Gill Sans MT" w:cs="Calibri"/>
                <w:color w:val="000000"/>
              </w:rPr>
              <w:fldChar w:fldCharType="end"/>
            </w:r>
          </w:p>
        </w:tc>
      </w:tr>
      <w:tr w:rsidR="00B22D25" w:rsidRPr="00B22D25" w14:paraId="16DA855A" w14:textId="77777777" w:rsidTr="006B3FF7">
        <w:trPr>
          <w:trHeight w:val="320"/>
        </w:trPr>
        <w:tc>
          <w:tcPr>
            <w:tcW w:w="2830" w:type="dxa"/>
            <w:shd w:val="clear" w:color="auto" w:fill="auto"/>
            <w:noWrap/>
            <w:hideMark/>
          </w:tcPr>
          <w:p w14:paraId="5BB0A1BC" w14:textId="77777777" w:rsidR="00B22D25" w:rsidRPr="00B22D25" w:rsidRDefault="00B22D25" w:rsidP="006B3FF7">
            <w:pPr>
              <w:rPr>
                <w:rFonts w:ascii="Gill Sans MT" w:hAnsi="Gill Sans MT" w:cs="Calibri"/>
                <w:color w:val="000000"/>
              </w:rPr>
            </w:pPr>
            <w:proofErr w:type="spellStart"/>
            <w:r w:rsidRPr="00B22D25">
              <w:rPr>
                <w:rFonts w:ascii="Gill Sans MT" w:hAnsi="Gill Sans MT" w:cs="Calibri"/>
                <w:color w:val="000000"/>
              </w:rPr>
              <w:t>Blyakharchuk</w:t>
            </w:r>
            <w:proofErr w:type="spellEnd"/>
          </w:p>
        </w:tc>
        <w:tc>
          <w:tcPr>
            <w:tcW w:w="1300" w:type="dxa"/>
            <w:shd w:val="clear" w:color="auto" w:fill="auto"/>
            <w:noWrap/>
            <w:hideMark/>
          </w:tcPr>
          <w:p w14:paraId="223995A5"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144</w:t>
            </w:r>
          </w:p>
        </w:tc>
        <w:tc>
          <w:tcPr>
            <w:tcW w:w="5504" w:type="dxa"/>
            <w:shd w:val="clear" w:color="auto" w:fill="auto"/>
            <w:noWrap/>
            <w:hideMark/>
          </w:tcPr>
          <w:p w14:paraId="162EA772" w14:textId="03BB0355" w:rsidR="00B22D25" w:rsidRPr="00B22D25" w:rsidRDefault="002B0941" w:rsidP="006B3FF7">
            <w:pPr>
              <w:rPr>
                <w:rFonts w:ascii="Gill Sans MT" w:hAnsi="Gill Sans MT" w:cs="Calibri"/>
                <w:color w:val="000000"/>
              </w:rPr>
            </w:pPr>
            <w:r>
              <w:rPr>
                <w:rFonts w:ascii="Gill Sans MT" w:hAnsi="Gill Sans MT" w:cs="Calibri"/>
                <w:color w:val="000000"/>
              </w:rPr>
              <w:t xml:space="preserve">Author: Tatiana A. </w:t>
            </w:r>
            <w:proofErr w:type="spellStart"/>
            <w:r w:rsidRPr="00B22D25">
              <w:rPr>
                <w:rFonts w:ascii="Gill Sans MT" w:hAnsi="Gill Sans MT" w:cs="Calibri"/>
                <w:color w:val="000000"/>
              </w:rPr>
              <w:t>Blyakharchuk</w:t>
            </w:r>
            <w:proofErr w:type="spellEnd"/>
          </w:p>
        </w:tc>
      </w:tr>
      <w:tr w:rsidR="00B22D25" w:rsidRPr="00B22D25" w14:paraId="0431ACD2" w14:textId="77777777" w:rsidTr="006B3FF7">
        <w:trPr>
          <w:trHeight w:val="320"/>
        </w:trPr>
        <w:tc>
          <w:tcPr>
            <w:tcW w:w="2830" w:type="dxa"/>
            <w:shd w:val="clear" w:color="auto" w:fill="auto"/>
            <w:noWrap/>
            <w:hideMark/>
          </w:tcPr>
          <w:p w14:paraId="583A855E" w14:textId="2320A0BB" w:rsidR="00B22D25" w:rsidRPr="00B22D25" w:rsidRDefault="00B22D25" w:rsidP="006B3FF7">
            <w:pPr>
              <w:rPr>
                <w:rFonts w:ascii="Gill Sans MT" w:hAnsi="Gill Sans MT" w:cs="Calibri"/>
                <w:color w:val="000000"/>
              </w:rPr>
            </w:pPr>
            <w:r w:rsidRPr="00B22D25">
              <w:rPr>
                <w:rFonts w:ascii="Gill Sans MT" w:hAnsi="Gill Sans MT" w:cs="Calibri"/>
                <w:color w:val="000000"/>
              </w:rPr>
              <w:t>Bush et al., 202</w:t>
            </w:r>
            <w:r w:rsidR="00192A0E">
              <w:rPr>
                <w:rFonts w:ascii="Gill Sans MT" w:hAnsi="Gill Sans MT" w:cs="Calibri"/>
                <w:color w:val="000000"/>
              </w:rPr>
              <w:t>1</w:t>
            </w:r>
          </w:p>
        </w:tc>
        <w:tc>
          <w:tcPr>
            <w:tcW w:w="1300" w:type="dxa"/>
            <w:shd w:val="clear" w:color="auto" w:fill="auto"/>
            <w:noWrap/>
            <w:hideMark/>
          </w:tcPr>
          <w:p w14:paraId="581B3F6A"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636</w:t>
            </w:r>
          </w:p>
        </w:tc>
        <w:tc>
          <w:tcPr>
            <w:tcW w:w="5504" w:type="dxa"/>
            <w:shd w:val="clear" w:color="auto" w:fill="auto"/>
            <w:noWrap/>
            <w:hideMark/>
          </w:tcPr>
          <w:p w14:paraId="285C9E4D" w14:textId="08F5748A" w:rsidR="00B22D25" w:rsidRPr="00B22D25" w:rsidRDefault="000E7801"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8VC6S4Z4","properties":{"formattedCitation":"(Bush et al., 2021)","plainCitation":"(Bush et al., 2021)","noteIndex":0},"citationItems":[{"id":151,"uris":["http://zotero.org/users/local/BQxy0Kbc/items/9GF96RNX"],"itemData":{"id":151,"type":"article-journal","abstract":"Aim Modern pollen assemblages provide a means to calibrate fossil pollen data and to provide a translation from habitat and vegetation type to pollen representation. Here we provide a database of modern pollen abundances from a broad range of neotropical habitats and locations. Location The Neotropics, especially western Amazonia, the Andes, The Galápagos, Central America, Puerto Rico and Mexico. Taxon Angiosperms and Gymnosperms Methods Over a 30-year period, mud–water interface samples, moss polsters, soils and pollen traps were used to assay modern pollen assemblages. Standard extraction methods were used, and a minimum of 300 terrestrial pollen grains were counted and identified in each sample. Bioclimatic data were assigned to each location, and sexual traits and pollination syndromes are provided for some genera. A detrended correspondence analysis (DCA) shows the structuring of the data relative to mean annual temperatures (MAT), mean annual precipitation (MAP) and precipitation of the driest quarter (PDQ). Probability density functions of distances among samples are calculated within and between Holdridge Life Zones, based on sample DCA scores. Results The modern pollen of 636 locations are documented, with &gt;500 pollen types identified. The dataset spans settings with MAT &lt;5°C to &gt; 25°C, and with MAP ranging from c. 500 to 5,000 mm, and PDQ from 80 to 1,500 mm. Ordination of the dataset provides evidence that assemblages differ according to temperature and precipitation, although historical biogeography also shapes pollen rains. The pollen grains of zoophilous species contribute important information to habitat descriptions, but they are under-represented in the dataset. Main conclusions The dataset covers a broad environmental range and can help inform biogeographical and palaeoenvironmental interpretation of palaeoecological records. Some caution in using the data is needed as the field of tropical palynology is maturing and the data gathered 30 years ago are less detailed than those gathered recently. Although anemophilous taxa tend to be over-represented in neotropical pollen spectra, the majority of pollen identified in each sample are from zoophilous species.","container-title":"Journal of Biogeography","DOI":"10.1111/jbi.13960","ISSN":"1365-2699","issue":"1","language":"en","note":"_eprint: https://onlinelibrary.wiley.com/doi/pdf/10.1111/jbi.13960","page":"231-241","source":"Wiley Online Library","title":"Modern pollen assemblages of the Neotropics","volume":"48","author":[{"family":"Bush","given":"Mark B."},{"family":"Correa-Metrio","given":"Alex"},{"family":"Woesik","given":"Robert","non-dropping-particle":"van"},{"family":"Collins","given":"Aaron"},{"family":"Hanselman","given":"Jennifer"},{"family":"Martinez","given":"Pablo"},{"family":"McMichael","given":"Crystal N. H."}],"issued":{"date-parts":[["2021"]]}}}],"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Bush et al., 2021)</w:t>
            </w:r>
            <w:r>
              <w:rPr>
                <w:rFonts w:ascii="Gill Sans MT" w:hAnsi="Gill Sans MT" w:cs="Calibri"/>
                <w:color w:val="000000"/>
              </w:rPr>
              <w:fldChar w:fldCharType="end"/>
            </w:r>
          </w:p>
        </w:tc>
      </w:tr>
      <w:tr w:rsidR="00B22D25" w:rsidRPr="00B22D25" w14:paraId="3207392D" w14:textId="77777777" w:rsidTr="006B3FF7">
        <w:trPr>
          <w:trHeight w:val="320"/>
        </w:trPr>
        <w:tc>
          <w:tcPr>
            <w:tcW w:w="2830" w:type="dxa"/>
            <w:shd w:val="clear" w:color="auto" w:fill="auto"/>
            <w:noWrap/>
            <w:hideMark/>
          </w:tcPr>
          <w:p w14:paraId="00BF944A"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CMPD</w:t>
            </w:r>
          </w:p>
        </w:tc>
        <w:tc>
          <w:tcPr>
            <w:tcW w:w="1300" w:type="dxa"/>
            <w:shd w:val="clear" w:color="auto" w:fill="auto"/>
            <w:noWrap/>
            <w:hideMark/>
          </w:tcPr>
          <w:p w14:paraId="50A87D80"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4208</w:t>
            </w:r>
          </w:p>
        </w:tc>
        <w:tc>
          <w:tcPr>
            <w:tcW w:w="5504" w:type="dxa"/>
            <w:shd w:val="clear" w:color="auto" w:fill="auto"/>
            <w:noWrap/>
            <w:hideMark/>
          </w:tcPr>
          <w:p w14:paraId="6AE36E31" w14:textId="24DE6E74" w:rsidR="00B22D25" w:rsidRPr="00B22D25" w:rsidRDefault="002B0941" w:rsidP="006B3FF7">
            <w:pPr>
              <w:rPr>
                <w:rFonts w:ascii="Gill Sans MT" w:hAnsi="Gill Sans MT" w:cs="Calibri"/>
                <w:color w:val="000000"/>
              </w:rPr>
            </w:pPr>
            <w:r>
              <w:rPr>
                <w:rFonts w:ascii="Gill Sans MT" w:hAnsi="Gill Sans MT" w:cs="Calibri"/>
                <w:color w:val="000000"/>
              </w:rPr>
              <w:fldChar w:fldCharType="begin"/>
            </w:r>
            <w:r w:rsidR="00E17661">
              <w:rPr>
                <w:rFonts w:ascii="Gill Sans MT" w:hAnsi="Gill Sans MT" w:cs="Calibri"/>
                <w:color w:val="000000"/>
              </w:rPr>
              <w:instrText xml:space="preserve"> ADDIN ZOTERO_ITEM CSL_CITATION {"citationID":"BfeXhqXi","properties":{"formattedCitation":"(Hai-Yan et al., 2021)","plainCitation":"(Hai-Yan et al., 2021)","noteIndex":0},"citationItems":[{"id":68,"uris":["http://zotero.org/users/local/BQxy0Kbc/items/GE5MUXSS"],"itemData":{"id":68,"type":"article-journal","abstract":"Pollen record is an essential data for reconstructing paleovegetation ...","container-title":"Chinese Journal of Plant Ecology","DOI":"10.17521/cjpe.2021.0024","ISSN":"1005-264X","issue":"7","language":"en","page":"799","source":"www.plant-ecology.com","title":"A modern pollen dataset of China","volume":"45","author":[{"family":"Hai-Yan","given":"Chen"},{"family":"De-Yu","given":"X. U."},{"family":"Meng-Na","given":"Liao"},{"family":"Kai","given":"L. I."},{"family":"Jian","given":"N. I."},{"family":"Xian-Yong","given":"Cao"},{"family":"Bo","given":"Cheng"},{"family":"Xiu-Dong","given":"Hao"},{"family":"Zhao-Chen","given":"Kong"},{"family":"Sheng-Feng","given":"Li"},{"family":"Xiao-Qiang","given":"Li"},{"family":"Guang-Xiu","given":"Liu"},{"family":"Ping-Mei","given":"Liu"},{"family":"Xing-Qi","given":"Liu"},{"family":"Xiang-Jun","given":"Sun"},{"family":"Ling-Yu","given":"Tang"},{"family":"Hai-Cheng","given":"Wei"},{"family":"Qing-Hai","given":"Xu"},{"family":"Shun","given":"Yan"},{"family":"Xiang-Dong","given":"Yang"},{"family":"Zhen-Jing","given":"Yang"},{"family":"Ge","given":"Y. U."},{"family":"Yun","given":"Zhang"},{"family":"Zhi-Yong","given":"Zhang"},{"family":"Ke-Liang","given":"Zhao"},{"family":"Zhuo","given":"Zheng"},{"family":"Herzschuh","given":"Ulrike"}],"issued":{"date-parts":[["2021",7,20]]}}}],"schema":"https://github.com/citation-style-language/schema/raw/master/csl-citation.json"} </w:instrText>
            </w:r>
            <w:r>
              <w:rPr>
                <w:rFonts w:ascii="Gill Sans MT" w:hAnsi="Gill Sans MT" w:cs="Calibri"/>
                <w:color w:val="000000"/>
              </w:rPr>
              <w:fldChar w:fldCharType="separate"/>
            </w:r>
            <w:r w:rsidR="00E17661">
              <w:rPr>
                <w:rFonts w:ascii="Gill Sans MT" w:hAnsi="Gill Sans MT" w:cs="Calibri"/>
                <w:noProof/>
                <w:color w:val="000000"/>
              </w:rPr>
              <w:t>(Hai-Yan et al., 2021)</w:t>
            </w:r>
            <w:r>
              <w:rPr>
                <w:rFonts w:ascii="Gill Sans MT" w:hAnsi="Gill Sans MT" w:cs="Calibri"/>
                <w:color w:val="000000"/>
              </w:rPr>
              <w:fldChar w:fldCharType="end"/>
            </w:r>
          </w:p>
        </w:tc>
      </w:tr>
      <w:tr w:rsidR="00B22D25" w:rsidRPr="00B22D25" w14:paraId="11EFD437" w14:textId="77777777" w:rsidTr="006B3FF7">
        <w:trPr>
          <w:trHeight w:val="320"/>
        </w:trPr>
        <w:tc>
          <w:tcPr>
            <w:tcW w:w="2830" w:type="dxa"/>
            <w:shd w:val="clear" w:color="auto" w:fill="auto"/>
            <w:noWrap/>
            <w:hideMark/>
          </w:tcPr>
          <w:p w14:paraId="5A293210" w14:textId="77777777" w:rsidR="00B22D25" w:rsidRPr="00B22D25" w:rsidRDefault="00B22D25" w:rsidP="006B3FF7">
            <w:pPr>
              <w:rPr>
                <w:rFonts w:ascii="Gill Sans MT" w:hAnsi="Gill Sans MT" w:cs="Calibri"/>
                <w:color w:val="000000"/>
              </w:rPr>
            </w:pPr>
            <w:proofErr w:type="spellStart"/>
            <w:r w:rsidRPr="00B22D25">
              <w:rPr>
                <w:rFonts w:ascii="Gill Sans MT" w:hAnsi="Gill Sans MT" w:cs="Calibri"/>
                <w:color w:val="000000"/>
              </w:rPr>
              <w:t>Dugerdil</w:t>
            </w:r>
            <w:proofErr w:type="spellEnd"/>
            <w:r w:rsidRPr="00B22D25">
              <w:rPr>
                <w:rFonts w:ascii="Gill Sans MT" w:hAnsi="Gill Sans MT" w:cs="Calibri"/>
                <w:color w:val="000000"/>
              </w:rPr>
              <w:t xml:space="preserve"> et al., 2021</w:t>
            </w:r>
          </w:p>
        </w:tc>
        <w:tc>
          <w:tcPr>
            <w:tcW w:w="1300" w:type="dxa"/>
            <w:shd w:val="clear" w:color="auto" w:fill="auto"/>
            <w:noWrap/>
            <w:hideMark/>
          </w:tcPr>
          <w:p w14:paraId="79726AEC"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48</w:t>
            </w:r>
          </w:p>
        </w:tc>
        <w:tc>
          <w:tcPr>
            <w:tcW w:w="5504" w:type="dxa"/>
            <w:shd w:val="clear" w:color="auto" w:fill="auto"/>
            <w:noWrap/>
            <w:hideMark/>
          </w:tcPr>
          <w:p w14:paraId="357CDB24" w14:textId="648E8485" w:rsidR="00B22D25" w:rsidRPr="00B22D25" w:rsidRDefault="00E17661"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MldLB0ja","properties":{"formattedCitation":"(Dugerdil et al., 2021)","plainCitation":"(Dugerdil et al., 2021)","noteIndex":0},"citationItems":[{"id":117,"uris":["http://zotero.org/users/local/BQxy0Kbc/items/2TGFRJ2C"],"itemData":{"id":117,"type":"article-journal","abstract":"&lt;p&gt;&lt;strong class=\"journal-contentHeaderColor\"&gt;Abstract.&lt;/strong&gt; Our understanding of climate and vegetation changes throughout the Holocene is hampered by representativeness in sedimentary archives. Potential biases such as production and preservation of the markers are identified by comparing these proxies with modern environments. It is important to conduct multi-proxy studies and robust calibrations on each terrestrial biome. These calibrations use large databases dominated by forest samples. Therefore, including data from steppe and desert–steppe sites becomes necessary to better calibrate arid environments. The Mongolian Plateau, ranging from the Baikal area to the Gobi desert, is especially characterized by low annual precipitation and continental annual air temperature. The characterization of the climate system of this area is crucial for the understanding of Holocene monsoon oscillations. This study focuses on the calibration of proxy–climate relationships for pollen and glycerol dialkyl glycerol tetraethers (GDGTs) by comparing large Eurasian calibrations with a set of 49 new surface samples (moss polster, soil and mud from temporary dry ponds). These calibrations are then cross-validated by an independent dataset of top-core samples and applied to four Late Holocene paleosequences (two brGDGT and two pollen records) surrounding the Mongolian Plateau: in the Altai mountains, the Baikal area and the Qaidam basin, to test the accuracy of local and global calibrations. We show that (1) preserved pollen assemblages are clearly imprinted on the extremities of the ecosystem range but mitigated and unclear on the ecotones; (2) for both proxies, inferred relationships depend on the geographical range covered by the calibration database as well as on the nature of samples; (3) even if local calibrations suffer from reduced amplitude of climatic parameters due to local homogeneity, they better reflect actual climate than the global ones by reducing the limits for saturation impact; (4) a bias in climatic reconstructions is induced by the over-parameterization of the models by the addition of artificial correlation; and (5) paleoclimate values reconstructed here are consistent with Mongolia–China Late Holocene climate trends and validate the application of local calibrations for both pollen and GDGTs (closest fit to actual values and realistic paleoclimate amplitude). We encourage the application of this surface calibration method to reconstruct paleoclimate and especially consolidate our understanding of the Holocene climate and environment variations in arid central Asia.&lt;/p&gt;","container-title":"Climate of the Past","DOI":"10.5194/cp-17-1199-2021","ISSN":"1814-9324","issue":"3","language":"English","note":"publisher: Copernicus GmbH","page":"1199-1226","source":"cp.copernicus.org","title":"Climate reconstructions based on GDGT and pollen surface datasets from Mongolia and Baikal area: calibrations and applicability to extremely cold–dry environments over the Late Holocene","title-short":"Climate reconstructions based on GDGT and pollen surface datasets from Mongolia and Baikal area","volume":"17","author":[{"family":"Dugerdil","given":"Lucas"},{"family":"Joannin","given":"Sébastien"},{"family":"Peyron","given":"Odile"},{"family":"Jouffroy-Bapicot","given":"Isabelle"},{"family":"Vannière","given":"Boris"},{"family":"Boldgiv","given":"Bazartseren"},{"family":"Unkelbach","given":"Julia"},{"family":"Behling","given":"Hermann"},{"family":"Ménot","given":"Guillemette"}],"issued":{"date-parts":[["2021",6,16]]}}}],"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Dugerdil et al., 2021)</w:t>
            </w:r>
            <w:r>
              <w:rPr>
                <w:rFonts w:ascii="Gill Sans MT" w:hAnsi="Gill Sans MT" w:cs="Calibri"/>
                <w:color w:val="000000"/>
              </w:rPr>
              <w:fldChar w:fldCharType="end"/>
            </w:r>
          </w:p>
        </w:tc>
      </w:tr>
      <w:tr w:rsidR="00B22D25" w:rsidRPr="00B22D25" w14:paraId="289BA38D" w14:textId="77777777" w:rsidTr="006B3FF7">
        <w:trPr>
          <w:trHeight w:val="320"/>
        </w:trPr>
        <w:tc>
          <w:tcPr>
            <w:tcW w:w="2830" w:type="dxa"/>
            <w:shd w:val="clear" w:color="auto" w:fill="auto"/>
            <w:noWrap/>
            <w:hideMark/>
          </w:tcPr>
          <w:p w14:paraId="38ACF72E" w14:textId="77777777" w:rsidR="00B22D25" w:rsidRPr="00B22D25" w:rsidRDefault="00B22D25" w:rsidP="006B3FF7">
            <w:pPr>
              <w:rPr>
                <w:rFonts w:ascii="Gill Sans MT" w:hAnsi="Gill Sans MT" w:cs="Calibri"/>
                <w:color w:val="000000"/>
              </w:rPr>
            </w:pPr>
            <w:proofErr w:type="spellStart"/>
            <w:r w:rsidRPr="00B22D25">
              <w:rPr>
                <w:rFonts w:ascii="Gill Sans MT" w:hAnsi="Gill Sans MT" w:cs="Calibri"/>
                <w:color w:val="000000"/>
              </w:rPr>
              <w:t>EMBSeCBIO</w:t>
            </w:r>
            <w:proofErr w:type="spellEnd"/>
          </w:p>
        </w:tc>
        <w:tc>
          <w:tcPr>
            <w:tcW w:w="1300" w:type="dxa"/>
            <w:shd w:val="clear" w:color="auto" w:fill="auto"/>
            <w:noWrap/>
            <w:hideMark/>
          </w:tcPr>
          <w:p w14:paraId="5E937833"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149</w:t>
            </w:r>
          </w:p>
        </w:tc>
        <w:tc>
          <w:tcPr>
            <w:tcW w:w="5504" w:type="dxa"/>
            <w:shd w:val="clear" w:color="auto" w:fill="auto"/>
            <w:noWrap/>
            <w:hideMark/>
          </w:tcPr>
          <w:p w14:paraId="5A772A39" w14:textId="4F8D19C3" w:rsidR="00B22D25" w:rsidRPr="00B22D25" w:rsidRDefault="00DE2BB3"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R4fKVbCJ","properties":{"formattedCitation":"(Harrison et al., 2021)","plainCitation":"(Harrison et al., 2021)","noteIndex":0},"citationItems":[{"id":14,"uris":["http://zotero.org/users/local/BQxy0Kbc/items/VLUTBYBB"],"itemData":{"id":14,"type":"article-journal","abstract":"The EMBSeCBIO pollen database is a compilation of pollen counts or pollen percentages for 1132 modern entities (modern is defined as younger than 150 cal. years) and 187 fossil entities, in the Mediterranean-Black Sea Caspian-Corridor, located between 28°-49°N and 20°-62°E. The database includes tables describing the characteristics of the sites from which the records were obtained. Information on dating and the original age-depth models for the fossil records are included. New age-depth models have been created using the IntCal20 calibration curve for 148 records.","DOI":"10.17864/1947.309","language":"en","note":"publisher: University of Reading\ntype: dataset","source":"researchdata.reading.ac.uk","title":"EMBSeCBIO pollen database","URL":"https://researchdata.reading.ac.uk/309/","author":[{"family":"Harrison","given":"Sandy P."},{"family":"Marinova","given":"Elena"},{"family":"Cruz-Silva","given":"Esmeralda"}],"accessed":{"date-parts":[["2022",5,26]]},"issued":{"date-parts":[["2021"]]}}}],"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Harrison et al., 2021)</w:t>
            </w:r>
            <w:r>
              <w:rPr>
                <w:rFonts w:ascii="Gill Sans MT" w:hAnsi="Gill Sans MT" w:cs="Calibri"/>
                <w:color w:val="000000"/>
              </w:rPr>
              <w:fldChar w:fldCharType="end"/>
            </w:r>
          </w:p>
        </w:tc>
      </w:tr>
      <w:tr w:rsidR="00B22D25" w:rsidRPr="00B22D25" w14:paraId="15CAD41C" w14:textId="77777777" w:rsidTr="006B3FF7">
        <w:trPr>
          <w:trHeight w:val="320"/>
        </w:trPr>
        <w:tc>
          <w:tcPr>
            <w:tcW w:w="2830" w:type="dxa"/>
            <w:shd w:val="clear" w:color="auto" w:fill="auto"/>
            <w:noWrap/>
            <w:hideMark/>
          </w:tcPr>
          <w:p w14:paraId="75DE1FB4"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EMPDv2</w:t>
            </w:r>
          </w:p>
        </w:tc>
        <w:tc>
          <w:tcPr>
            <w:tcW w:w="1300" w:type="dxa"/>
            <w:shd w:val="clear" w:color="auto" w:fill="auto"/>
            <w:noWrap/>
            <w:hideMark/>
          </w:tcPr>
          <w:p w14:paraId="6573212B"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3508</w:t>
            </w:r>
          </w:p>
        </w:tc>
        <w:tc>
          <w:tcPr>
            <w:tcW w:w="5504" w:type="dxa"/>
            <w:shd w:val="clear" w:color="auto" w:fill="auto"/>
            <w:noWrap/>
            <w:hideMark/>
          </w:tcPr>
          <w:p w14:paraId="0CCC544D" w14:textId="1C22412F" w:rsidR="00B22D25" w:rsidRPr="00B22D25" w:rsidRDefault="00E17661"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1bLGynlK","properties":{"formattedCitation":"(Davis et al., 2020)","plainCitation":"(Davis et al., 2020)","noteIndex":0},"citationItems":[{"id":2,"uris":["http://zotero.org/users/local/BQxy0Kbc/items/Z2Q3F6NP"],"itemData":{"id":2,"type":"article-journal","abstract":"&lt;p&gt;&lt;strong class=\"journal-contentHeaderColor\"&gt;Abstract.&lt;/strong&gt; The Eurasian (née European) Modern Pollen Database (EMPD) was established in 2013 to provide a public database of high-quality modern pollen surface samples to help support studies of past climate, land cover, and land use using fossil pollen. The EMPD is part of, and complementary to, the European Pollen Database (EPD) which contains data on fossil pollen found in Late Quaternary sedimentary archives throughout the Eurasian region. The EPD is in turn part of the rapidly growing Neotoma database, which is now the primary home for global palaeoecological data. This paper describes version 2 of the EMPD in which the number of samples held in the database has been increased by 60&amp;thinsp;% from 4826 to 8134. Much of the improvement in data coverage has come from northern Asia, and the database has consequently been renamed the Eurasian Modern Pollen Database to reflect this geographical enlargement. The EMPD can be viewed online using a dedicated map-based viewer at &lt;span class=\"uri\"&gt;https://empd2.github.io&lt;/span&gt; and downloaded in a variety of file formats at &lt;span class=\"uri\"&gt;https://doi.pangaea.de/10.1594/PANGAEA.909130&lt;/span&gt; (Chevalier et al., 2019).&lt;/p&gt;","container-title":"Earth System Science Data","DOI":"10.5194/essd-12-2423-2020","ISSN":"1866-3508","issue":"4","language":"English","note":"publisher: Copernicus GmbH","page":"2423-2445","source":"essd.copernicus.org","title":"The Eurasian Modern Pollen Database (EMPD), version 2","volume":"12","author":[{"family":"Davis","given":"Basil A. S."},{"family":"Chevalier","given":"Manuel"},{"family":"Sommer","given":"Philipp"},{"family":"Carter","given":"Vachel A."},{"family":"Finsinger","given":"Walter"},{"family":"Mauri","given":"Achille"},{"family":"Phelps","given":"Leanne N."},{"family":"Zanon","given":"Marco"},{"family":"Abegglen","given":"Roman"},{"family":"Åkesson","given":"Christine M."},{"family":"Alba-Sánchez","given":"Francisca"},{"family":"Anderson","given":"R. Scott"},{"family":"Antipina","given":"Tatiana G."},{"family":"Atanassova","given":"Juliana R."},{"family":"Beer","given":"Ruth"},{"family":"Belyanina","given":"Nina I."},{"family":"Blyakharchuk","given":"Tatiana A."},{"family":"Borisova","given":"Olga K."},{"family":"Bozilova","given":"Elissaveta"},{"family":"Bukreeva","given":"Galina"},{"family":"Bunting","given":"M. Jane"},{"family":"Clò","given":"Eleonora"},{"family":"Colombaroli","given":"Daniele"},{"family":"Combourieu-Nebout","given":"Nathalie"},{"family":"Desprat","given":"Stéphanie"},{"family":"Di Rita","given":"Federico"},{"family":"Djamali","given":"Morteza"},{"family":"Edwards","given":"Kevin J."},{"family":"Fall","given":"Patricia L."},{"family":"Feurdean","given":"Angelica"},{"family":"Fletcher","given":"William"},{"family":"Florenzano","given":"Assunta"},{"family":"Furlanetto","given":"Giulia"},{"family":"Gaceur","given":"Emna"},{"family":"Galimov","given":"Arsenii T."},{"family":"Gałka","given":"Mariusz"},{"family":"García-Moreiras","given":"Iria"},{"family":"Giesecke","given":"Thomas"},{"family":"Grindean","given":"Roxana"},{"family":"Guido","given":"Maria A."},{"family":"Gvozdeva","given":"Irina G."},{"family":"Herzschuh","given":"Ulrike"},{"family":"Hjelle","given":"Kari L."},{"family":"Ivanov","given":"Sergey"},{"family":"Jahns","given":"Susanne"},{"family":"Jankovska","given":"Vlasta"},{"family":"Jiménez-Moreno","given":"Gonzalo"},{"family":"Karpińska-Kołaczek","given":"Monika"},{"family":"Kitaba","given":"Ikuko"},{"family":"Kołaczek","given":"Piotr"},{"family":"Lapteva","given":"Elena G."},{"family":"Latałowa","given":"Małgorzata"},{"family":"Lebreton","given":"Vincent"},{"family":"Leroy","given":"Suzanne"},{"family":"Leydet","given":"Michelle"},{"family":"Lopatina","given":"Darya A."},{"family":"López-Sáez","given":"José Antonio"},{"family":"Lotter","given":"André F."},{"family":"Magri","given":"Donatella"},{"family":"Marinova","given":"Elena"},{"family":"Matthias","given":"Isabelle"},{"family":"Mavridou","given":"Anastasia"},{"family":"Mercuri","given":"Anna Maria"},{"family":"Mesa-Fernández","given":"Jose Manuel"},{"family":"Mikishin","given":"Yuri A."},{"family":"Milecka","given":"Krystyna"},{"family":"Montanari","given":"Carlo"},{"family":"Morales-Molino","given":"César"},{"family":"Mrotzek","given":"Almut"},{"family":"Muñoz Sobrino","given":"Castor"},{"family":"Naidina","given":"Olga D."},{"family":"Nakagawa","given":"Takeshi"},{"family":"Nielsen","given":"Anne Birgitte"},{"family":"Novenko","given":"Elena Y."},{"family":"Panajiotidis","given":"Sampson"},{"family":"Panova","given":"Nata K."},{"family":"Papadopoulou","given":"Maria"},{"family":"Pardoe","given":"Heather S."},{"family":"Pędziszewska","given":"Anna"},{"family":"Petrenko","given":"Tatiana I."},{"family":"Ramos-Román","given":"María J."},{"family":"Ravazzi","given":"Cesare"},{"family":"Rösch","given":"Manfred"},{"family":"Ryabogina","given":"Natalia"},{"family":"Sabariego Ruiz","given":"Silvia"},{"family":"Salonen","given":"J. Sakari"},{"family":"Sapelko","given":"Tatyana V."},{"family":"Schofield","given":"James E."},{"family":"Seppä","given":"Heikki"},{"family":"Shumilovskikh","given":"Lyudmila"},{"family":"Stivrins","given":"Normunds"},{"family":"Stojakowits","given":"Philipp"},{"family":"Svobodova Svitavska","given":"Helena"},{"family":"Święta-Musznicka","given":"Joanna"},{"family":"Tantau","given":"Ioan"},{"family":"Tinner","given":"Willy"},{"family":"Tobolski","given":"Kazimierz"},{"family":"Tonkov","given":"Spassimir"},{"family":"Tsakiridou","given":"Margarita"},{"family":"Valsecchi","given":"Verushka"},{"family":"Zanina","given":"Oksana G."},{"family":"Zimny","given":"Marcelina"}],"issued":{"date-parts":[["2020",10,9]]}}}],"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Davis et al., 2020)</w:t>
            </w:r>
            <w:r>
              <w:rPr>
                <w:rFonts w:ascii="Gill Sans MT" w:hAnsi="Gill Sans MT" w:cs="Calibri"/>
                <w:color w:val="000000"/>
              </w:rPr>
              <w:fldChar w:fldCharType="end"/>
            </w:r>
          </w:p>
        </w:tc>
      </w:tr>
      <w:tr w:rsidR="00B22D25" w:rsidRPr="00B22D25" w14:paraId="2102FD8B" w14:textId="77777777" w:rsidTr="006B3FF7">
        <w:trPr>
          <w:trHeight w:val="320"/>
        </w:trPr>
        <w:tc>
          <w:tcPr>
            <w:tcW w:w="2830" w:type="dxa"/>
            <w:shd w:val="clear" w:color="auto" w:fill="auto"/>
            <w:noWrap/>
            <w:hideMark/>
          </w:tcPr>
          <w:p w14:paraId="2137EA40"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Gaillard et al., 1992</w:t>
            </w:r>
          </w:p>
        </w:tc>
        <w:tc>
          <w:tcPr>
            <w:tcW w:w="1300" w:type="dxa"/>
            <w:shd w:val="clear" w:color="auto" w:fill="auto"/>
            <w:noWrap/>
            <w:hideMark/>
          </w:tcPr>
          <w:p w14:paraId="792255F0"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124</w:t>
            </w:r>
          </w:p>
        </w:tc>
        <w:tc>
          <w:tcPr>
            <w:tcW w:w="5504" w:type="dxa"/>
            <w:shd w:val="clear" w:color="auto" w:fill="auto"/>
            <w:noWrap/>
            <w:hideMark/>
          </w:tcPr>
          <w:p w14:paraId="3547DD56" w14:textId="2CBABB1F" w:rsidR="00B22D25" w:rsidRPr="00B22D25" w:rsidRDefault="00E17661"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BuxRiwoa","properties":{"formattedCitation":"(Gaillard et al., 1992)","plainCitation":"(Gaillard et al., 1992)","noteIndex":0},"citationItems":[{"id":5,"uris":["http://zotero.org/users/local/BQxy0Kbc/items/B66QCKYR"],"itemData":{"id":5,"type":"article-journal","abstract":"An on-going, integrated project concerning modern pollen/vegetation/land-use relationships in south Sweden is outlined. Some preliminary results and their potential uses in palaeoecological reconstructions are discussed. Moss polsters were collected from 92 examples of vegetation/land-use areas of south Sweden (e.g. nonfertilized grazed areas, burned and grazed heaths, traditionally managed fodder-producing meadows, etc.). A total of 23 land-use (e.g. management type) and environment variables (e.g. soil chemistry) is available for 84 sites. The 84 sample data-set was analysed by canonical correspondence analysis and associated statistical testing using Monte Carlo permutation tests to explore and test patterns of modern pollen variation in relation to the environment, and by weighted averaging regression and calibration to derive local-scale environmental and land-use reconstructions from fossil pollen assemblages preserved in a soil profile.","container-title":"Vegetation History and Archaeobotany","DOI":"10.1007/BF00190697","ISSN":"1617-6278","issue":"1","journalAbbreviation":"Veget Hist Archaebot","language":"en","page":"3-17","source":"Springer Link","title":"Modern pollen/land-use relationships as an aid in the reconstruction of past land-uses and cultural landscapes: an example from south Sweden","title-short":"Modern pollen/land-use relationships as an aid in the reconstruction of past land-uses and cultural landscapes","volume":"1","author":[{"family":"Gaillard","given":"M. -J."},{"family":"Birks","given":"H. J. B."},{"family":"Emanuelsson","given":"U."},{"family":"Berglund","given":"B. E."}],"issued":{"date-parts":[["1992",1,1]]}}}],"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Gaillard et al., 1992)</w:t>
            </w:r>
            <w:r>
              <w:rPr>
                <w:rFonts w:ascii="Gill Sans MT" w:hAnsi="Gill Sans MT" w:cs="Calibri"/>
                <w:color w:val="000000"/>
              </w:rPr>
              <w:fldChar w:fldCharType="end"/>
            </w:r>
          </w:p>
        </w:tc>
      </w:tr>
      <w:tr w:rsidR="00B22D25" w:rsidRPr="00B22D25" w14:paraId="1CBED0C8" w14:textId="77777777" w:rsidTr="006B3FF7">
        <w:trPr>
          <w:trHeight w:val="320"/>
        </w:trPr>
        <w:tc>
          <w:tcPr>
            <w:tcW w:w="2830" w:type="dxa"/>
            <w:shd w:val="clear" w:color="auto" w:fill="auto"/>
            <w:noWrap/>
            <w:hideMark/>
          </w:tcPr>
          <w:p w14:paraId="0AC5740C"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Harrison et al., 2021</w:t>
            </w:r>
          </w:p>
        </w:tc>
        <w:tc>
          <w:tcPr>
            <w:tcW w:w="1300" w:type="dxa"/>
            <w:shd w:val="clear" w:color="auto" w:fill="auto"/>
            <w:noWrap/>
            <w:hideMark/>
          </w:tcPr>
          <w:p w14:paraId="5401ACD3"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3</w:t>
            </w:r>
          </w:p>
        </w:tc>
        <w:tc>
          <w:tcPr>
            <w:tcW w:w="5504" w:type="dxa"/>
            <w:shd w:val="clear" w:color="auto" w:fill="auto"/>
            <w:noWrap/>
            <w:hideMark/>
          </w:tcPr>
          <w:p w14:paraId="5F500AE5" w14:textId="68CDD4E0" w:rsidR="00B22D25" w:rsidRPr="00B22D25" w:rsidRDefault="00B22D25" w:rsidP="006B3FF7">
            <w:pPr>
              <w:rPr>
                <w:rFonts w:ascii="Gill Sans MT" w:hAnsi="Gill Sans MT" w:cs="Calibri"/>
                <w:color w:val="000000"/>
              </w:rPr>
            </w:pPr>
          </w:p>
        </w:tc>
      </w:tr>
      <w:tr w:rsidR="00B22D25" w:rsidRPr="00B22D25" w14:paraId="0D01FAD5" w14:textId="77777777" w:rsidTr="006B3FF7">
        <w:trPr>
          <w:trHeight w:val="320"/>
        </w:trPr>
        <w:tc>
          <w:tcPr>
            <w:tcW w:w="2830" w:type="dxa"/>
            <w:shd w:val="clear" w:color="auto" w:fill="auto"/>
            <w:noWrap/>
            <w:hideMark/>
          </w:tcPr>
          <w:p w14:paraId="5F5C371C" w14:textId="77777777" w:rsidR="00B22D25" w:rsidRPr="00B22D25" w:rsidRDefault="00B22D25" w:rsidP="006B3FF7">
            <w:pPr>
              <w:rPr>
                <w:rFonts w:ascii="Gill Sans MT" w:hAnsi="Gill Sans MT" w:cs="Calibri"/>
                <w:color w:val="000000"/>
              </w:rPr>
            </w:pPr>
            <w:proofErr w:type="spellStart"/>
            <w:r w:rsidRPr="00B22D25">
              <w:rPr>
                <w:rFonts w:ascii="Gill Sans MT" w:hAnsi="Gill Sans MT" w:cs="Calibri"/>
                <w:color w:val="000000"/>
              </w:rPr>
              <w:t>Herzschuh</w:t>
            </w:r>
            <w:proofErr w:type="spellEnd"/>
            <w:r w:rsidRPr="00B22D25">
              <w:rPr>
                <w:rFonts w:ascii="Gill Sans MT" w:hAnsi="Gill Sans MT" w:cs="Calibri"/>
                <w:color w:val="000000"/>
              </w:rPr>
              <w:t xml:space="preserve"> et al., 2019</w:t>
            </w:r>
          </w:p>
        </w:tc>
        <w:tc>
          <w:tcPr>
            <w:tcW w:w="1300" w:type="dxa"/>
            <w:shd w:val="clear" w:color="auto" w:fill="auto"/>
            <w:noWrap/>
            <w:hideMark/>
          </w:tcPr>
          <w:p w14:paraId="6FBB1EB0"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595</w:t>
            </w:r>
          </w:p>
        </w:tc>
        <w:tc>
          <w:tcPr>
            <w:tcW w:w="5504" w:type="dxa"/>
            <w:shd w:val="clear" w:color="auto" w:fill="auto"/>
            <w:noWrap/>
            <w:hideMark/>
          </w:tcPr>
          <w:p w14:paraId="789526E4" w14:textId="74D766E3" w:rsidR="00B22D25" w:rsidRPr="00B22D25" w:rsidRDefault="00E17661"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dwrOT3r3","properties":{"formattedCitation":"(Herzschuh et al., 2019)","plainCitation":"(Herzschuh et al., 2019)","noteIndex":0},"citationItems":[{"id":21,"uris":["http://zotero.org/users/local/BQxy0Kbc/items/XEPFQKZP"],"itemData":{"id":21,"type":"article-journal","abstract":"Proxy-based reconstructions and modeling of Holocene spatiotemporal precipitation patterns for China and Mongolia have hitherto yielded contradictory results indicating that the basic mechanisms behind the East Asian Summer Monsoon and its interaction with the westerly jet stream remain poorly understood. We present quantitative reconstructions of Holocene precipitation derived from 101 fossil pollen records and analyse them with the help of a minimal empirical model. We show that the westerly jet-stream axis shifted gradually southward and became less tilted since the middle Holocene. This was tracked by the summer monsoon rain band resulting in an early-Holocene precipitation maximum over most of western China, a mid-Holocene maximum in north-central and northeastern China, and a late-Holocene maximum in southeastern China. Our results suggest that a correct simulation of the orientation and position of the westerly jet stream is crucial to the reliable prediction of precipitation patterns in China and Mongolia.","container-title":"Nature Communications","DOI":"10.1038/s41467-019-09866-8","ISSN":"2041-1723","issue":"1","journalAbbreviation":"Nat Commun","language":"en","note":"number: 1\npublisher: Nature Publishing Group","page":"2376","source":"www.nature.com","title":"Position and orientation of the westerly jet determined Holocene rainfall patterns in China","volume":"10","author":[{"family":"Herzschuh","given":"Ulrike"},{"family":"Cao","given":"Xianyong"},{"family":"Laepple","given":"Thomas"},{"family":"Dallmeyer","given":"Anne"},{"family":"Telford","given":"Richard J."},{"family":"Ni","given":"Jian"},{"family":"Chen","given":"Fahu"},{"family":"Kong","given":"Zhaochen"},{"family":"Liu","given":"Guangxiu"},{"family":"Liu","given":"Kam-Biu"},{"family":"Liu","given":"Xingqi"},{"family":"Stebich","given":"Martina"},{"family":"Tang","given":"Lingyu"},{"family":"Tian","given":"Fang"},{"family":"Wang","given":"Yongbo"},{"family":"Wischnewski","given":"Juliane"},{"family":"Xu","given":"Qinghai"},{"family":"Yan","given":"Shun"},{"family":"Yang","given":"Zhenjing"},{"family":"Yu","given":"Ge"},{"family":"Zhang","given":"Yun"},{"family":"Zhao","given":"Yan"},{"family":"Zheng","given":"Zhuo"}],"issued":{"date-parts":[["2019",5,30]]}}}],"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Herzschuh et al., 2019)</w:t>
            </w:r>
            <w:r>
              <w:rPr>
                <w:rFonts w:ascii="Gill Sans MT" w:hAnsi="Gill Sans MT" w:cs="Calibri"/>
                <w:color w:val="000000"/>
              </w:rPr>
              <w:fldChar w:fldCharType="end"/>
            </w:r>
          </w:p>
        </w:tc>
      </w:tr>
      <w:tr w:rsidR="00B22D25" w:rsidRPr="00B22D25" w14:paraId="1183574A" w14:textId="77777777" w:rsidTr="006B3FF7">
        <w:trPr>
          <w:trHeight w:val="320"/>
        </w:trPr>
        <w:tc>
          <w:tcPr>
            <w:tcW w:w="2830" w:type="dxa"/>
            <w:shd w:val="clear" w:color="auto" w:fill="auto"/>
            <w:noWrap/>
            <w:hideMark/>
          </w:tcPr>
          <w:p w14:paraId="2000768D"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IBERIA</w:t>
            </w:r>
          </w:p>
        </w:tc>
        <w:tc>
          <w:tcPr>
            <w:tcW w:w="1300" w:type="dxa"/>
            <w:shd w:val="clear" w:color="auto" w:fill="auto"/>
            <w:noWrap/>
            <w:hideMark/>
          </w:tcPr>
          <w:p w14:paraId="4CD0C967"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243</w:t>
            </w:r>
          </w:p>
        </w:tc>
        <w:tc>
          <w:tcPr>
            <w:tcW w:w="5504" w:type="dxa"/>
            <w:shd w:val="clear" w:color="auto" w:fill="auto"/>
            <w:noWrap/>
            <w:hideMark/>
          </w:tcPr>
          <w:p w14:paraId="00CB4785" w14:textId="6F9B7149" w:rsidR="00B22D25" w:rsidRPr="00B22D25" w:rsidRDefault="00E17661"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MqVbBzc7","properties":{"formattedCitation":"(Harrison et al., 2022)","plainCitation":"(Harrison et al., 2022)","noteIndex":0},"citationItems":[{"id":16,"uris":["http://zotero.org/users/local/BQxy0Kbc/items/HA5K68Q2"],"itemData":{"id":16,"type":"article-journal","abstract":"Sedimentary charcoal, preserved in lakes, peatbogs and other anoxic environments, has been widely used as an indicator of past changes in fire regimes. Pollen records can be used to reconstruct past climate changes by deriving a statistical relationship between modern pollen abundance and modern climate and applying this relationship to fossil pollen assemblages. Here, we present pollen data and charcoal data from the Iberian Peninsula. \n\nThe pollen data file includes basic information (e.g., latitude, longitude, elevation, source of the data, citation for original publication), age information (IPE age and IntCal20 mean and median ages and age uncertainties) and pollen counts for 205 taxa by depth (cm) for 120 sites (122 entities). \n\nThe charcoal data file includes basic information (e.g., latitude, longitude, elevation, charcoal. count type and unit), age information (IntCal20 mean and median age and age uncertainties) and charcoal quantity by depth (cm) for 55 sites (78 entities). \n\nPrevious updates (Version 2)\nThere are four main updates to the second version of Pollen data and charcoal data of the Iberian Peninsula: (1) the quality of the new age models created using IntCal20 calibration curve has been improved; (2) 9 more pollen entities have been added (ALCUDIA, ALGENDAR, GALDANA, CPORTER, ESGRAU, HTIMONER, TRAVESS1, PRATVILA, SONBOU) and one pollen entity removed (BAJONDI: the new age model cannot be correctly generated because of limited date information); 4 more charcoal entities have been added (El Payo core_50, El Payo core_50100, El Payo core_100150, El Payo core_150plus); (3) some charcoal entity names and charcoal site names have been edited to make them comparable with original sources and the Reading Palaeofire database (Harrison et al. 2021, https://doi.org/10.17864/1947.319); (4) some references and coordinates have been edited for consistency.\n\nLatest updates (Version 3)\nIn the second version of Iberia pollen data: (1) the dates of QUINTA02 were wrong; (2) the core-top dates of MAI, MOLINAES, PATATERO, XL were post-modern carbon dates; (3) The entity name of EIX was wrong, it should be ELX; (4) GALDANA, ESGRAU, LLIGAT, Castello Lagoon core EM and HINOJOS partly or fully included marine-type dates, which needed marine curve calibration to get the appropriate age models. In relation to the second version of Iberia charcoal data, (1) Castello Lagoon core EM and Hinojos Marsh_core S1 include marine-type dates, so age models need to apply the marine calibration curve for these dates; (2) some samples of Espinosa de Cerrato core, Gador core and N-GUA needed to be removed because of disturbed layers or hiatus according to their original references; (3) some samples of PozoN_2015 core needed to be removed based on apparent unreported hiatus diagnosed during age modelling. \n\nThus, we provide a third version of the Iberia pollen and charcoal data. A date information file (Iberia_data_dates_v3.csv) is also available now.","DOI":"10.17864/1947.000369","language":"en","note":"publisher: University of Reading\ntype: dataset","source":"researchdata.reading.ac.uk","title":"Pollen data and charcoal data of the Iberian Peninsula (version 3)","URL":"https://researchdata.reading.ac.uk/369/","author":[{"family":"Harrison","given":"Sandy P."},{"family":"Shen","given":"Yicheng"},{"family":"Sweeney","given":"Luke"}],"accessed":{"date-parts":[["2022",5,26]]},"issued":{"date-parts":[["2022"]]}}}],"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Harrison et al., 2022)</w:t>
            </w:r>
            <w:r>
              <w:rPr>
                <w:rFonts w:ascii="Gill Sans MT" w:hAnsi="Gill Sans MT" w:cs="Calibri"/>
                <w:color w:val="000000"/>
              </w:rPr>
              <w:fldChar w:fldCharType="end"/>
            </w:r>
          </w:p>
        </w:tc>
      </w:tr>
      <w:tr w:rsidR="00B22D25" w:rsidRPr="00B22D25" w14:paraId="052E48AF" w14:textId="77777777" w:rsidTr="006B3FF7">
        <w:trPr>
          <w:trHeight w:val="320"/>
        </w:trPr>
        <w:tc>
          <w:tcPr>
            <w:tcW w:w="2830" w:type="dxa"/>
            <w:shd w:val="clear" w:color="auto" w:fill="auto"/>
            <w:noWrap/>
            <w:hideMark/>
          </w:tcPr>
          <w:p w14:paraId="76B87E88"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Neotoma</w:t>
            </w:r>
          </w:p>
        </w:tc>
        <w:tc>
          <w:tcPr>
            <w:tcW w:w="1300" w:type="dxa"/>
            <w:shd w:val="clear" w:color="auto" w:fill="auto"/>
            <w:noWrap/>
            <w:hideMark/>
          </w:tcPr>
          <w:p w14:paraId="1EDB2C25"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6702</w:t>
            </w:r>
          </w:p>
        </w:tc>
        <w:tc>
          <w:tcPr>
            <w:tcW w:w="5504" w:type="dxa"/>
            <w:shd w:val="clear" w:color="auto" w:fill="auto"/>
            <w:noWrap/>
            <w:hideMark/>
          </w:tcPr>
          <w:p w14:paraId="5939458E" w14:textId="5A078EAE" w:rsidR="00B22D25" w:rsidRPr="00B22D25" w:rsidRDefault="00E17661" w:rsidP="006B3FF7">
            <w:pPr>
              <w:rPr>
                <w:rFonts w:ascii="Gill Sans MT" w:hAnsi="Gill Sans MT" w:cs="Calibri"/>
                <w:color w:val="000000"/>
              </w:rPr>
            </w:pPr>
            <w:r>
              <w:rPr>
                <w:rFonts w:ascii="Gill Sans MT" w:hAnsi="Gill Sans MT" w:cs="Calibri"/>
                <w:color w:val="000000"/>
              </w:rPr>
              <w:fldChar w:fldCharType="begin"/>
            </w:r>
            <w:r w:rsidR="003A2AD6">
              <w:rPr>
                <w:rFonts w:ascii="Gill Sans MT" w:hAnsi="Gill Sans MT" w:cs="Calibri"/>
                <w:color w:val="000000"/>
              </w:rPr>
              <w:instrText xml:space="preserve"> ADDIN ZOTERO_ITEM CSL_CITATION {"citationID":"YhMhRXkE","properties":{"formattedCitation":"(Williams et al., 2018)","plainCitation":"(Williams et al., 2018)","noteIndex":0},"citationItems":[{"id":120,"uris":["http://zotero.org/users/local/BQxy0Kbc/items/5IL7IMDH"],"itemData":{"id":120,"type":"article-journal","abstract":"The Neotoma Paleoecology Database is a community-curated data resource that supports interdisciplinary global change research by enabling broad-scale studies of taxon and community diversity, distributions, and dynamics during the large environmental changes of the past. By consolidating many kinds of data into a common repository, Neotoma lowers costs of paleodata management, makes paleoecological data openly available, and offers a high-quality, curated resource. Neotoma’s distributed scientific governance model is flexible and scalable, with many open pathways for participation by new members, data contributors, stewards, and research communities. The Neotoma data model supports, or can be extended to support, any kind of paleoecological or paleoenvironmental data from sedimentary archives. Data additions to Neotoma are growing and now include &gt;3.8 million observations, &gt;17,000 datasets, and &gt;9200 sites. Dataset types currently include fossil pollen, vertebrates, diatoms, ostracodes, macroinvertebrates, plant macrofossils, insects, testate amoebae, geochronological data, and the recently added organic biomarkers, stable isotopes, and specimen-level data. Multiple avenues exist to obtain Neotoma data, including the Explorer map-based interface, an application programming interface, the neotoma R package, and digital object identifiers. As the volume and variety of scientific data grow, community-curated data resources such as Neotoma have become foundational infrastructure for big data science.","container-title":"Quaternary Research","DOI":"10.1017/qua.2017.105","ISSN":"0033-5894, 1096-0287","issue":"1","language":"en","note":"publisher: Cambridge University Press","page":"156-177","source":"Cambridge University Press","title":"The Neotoma Paleoecology Database, a multiproxy, international, community-curated data resource","volume":"89","author":[{"family":"Williams","given":"John W."},{"family":"Grimm","given":"Eric C."},{"family":"Blois","given":"Jessica L."},{"family":"Charles","given":"Donald F."},{"family":"Davis","given":"Edward B."},{"family":"Goring","given":"Simon J."},{"family":"Graham","given":"Russell W."},{"family":"Smith","given":"Alison J."},{"family":"Anderson","given":"Michael"},{"family":"Arroyo-Cabrales","given":"Joaquin"},{"family":"Ashworth","given":"Allan C."},{"family":"Betancourt","given":"Julio L."},{"family":"Bills","given":"Brian W."},{"family":"Booth","given":"Robert K."},{"family":"Buckland","given":"Philip I."},{"family":"Curry","given":"B. Brandon"},{"family":"Giesecke","given":"Thomas"},{"family":"Jackson","given":"Stephen T."},{"family":"Latorre","given":"Claudio"},{"family":"Nichols","given":"Jonathan"},{"family":"Purdum","given":"Timshel"},{"family":"Roth","given":"Robert E."},{"family":"Stryker","given":"Michael"},{"family":"Takahara","given":"Hikaru"}],"issued":{"date-parts":[["2018",1]]}}}],"schema":"https://github.com/citation-style-language/schema/raw/master/csl-citation.json"} </w:instrText>
            </w:r>
            <w:r>
              <w:rPr>
                <w:rFonts w:ascii="Gill Sans MT" w:hAnsi="Gill Sans MT" w:cs="Calibri"/>
                <w:color w:val="000000"/>
              </w:rPr>
              <w:fldChar w:fldCharType="separate"/>
            </w:r>
            <w:r w:rsidR="003A2AD6">
              <w:rPr>
                <w:rFonts w:ascii="Gill Sans MT" w:hAnsi="Gill Sans MT" w:cs="Calibri"/>
                <w:noProof/>
                <w:color w:val="000000"/>
              </w:rPr>
              <w:t>(Williams et al., 2018)</w:t>
            </w:r>
            <w:r>
              <w:rPr>
                <w:rFonts w:ascii="Gill Sans MT" w:hAnsi="Gill Sans MT" w:cs="Calibri"/>
                <w:color w:val="000000"/>
              </w:rPr>
              <w:fldChar w:fldCharType="end"/>
            </w:r>
          </w:p>
        </w:tc>
      </w:tr>
      <w:tr w:rsidR="00B22D25" w:rsidRPr="00B22D25" w14:paraId="5E0F3147" w14:textId="77777777" w:rsidTr="006B3FF7">
        <w:trPr>
          <w:trHeight w:val="320"/>
        </w:trPr>
        <w:tc>
          <w:tcPr>
            <w:tcW w:w="2830" w:type="dxa"/>
            <w:shd w:val="clear" w:color="auto" w:fill="auto"/>
            <w:noWrap/>
            <w:hideMark/>
          </w:tcPr>
          <w:p w14:paraId="5BA70ADC"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Phelps et al., 2020</w:t>
            </w:r>
          </w:p>
        </w:tc>
        <w:tc>
          <w:tcPr>
            <w:tcW w:w="1300" w:type="dxa"/>
            <w:shd w:val="clear" w:color="auto" w:fill="auto"/>
            <w:noWrap/>
            <w:hideMark/>
          </w:tcPr>
          <w:p w14:paraId="325876FC"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106</w:t>
            </w:r>
          </w:p>
        </w:tc>
        <w:tc>
          <w:tcPr>
            <w:tcW w:w="5504" w:type="dxa"/>
            <w:shd w:val="clear" w:color="auto" w:fill="auto"/>
            <w:noWrap/>
            <w:hideMark/>
          </w:tcPr>
          <w:p w14:paraId="06D96BF4" w14:textId="54EBC675" w:rsidR="00B22D25" w:rsidRPr="00B22D25" w:rsidRDefault="003A2AD6"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MgwbntNt","properties":{"formattedCitation":"(Phelps et al., 2020)","plainCitation":"(Phelps et al., 2020)","noteIndex":0},"citationItems":[{"id":24,"uris":["http://zotero.org/users/local/BQxy0Kbc/items/4G695G33"],"itemData":{"id":24,"type":"article-journal","abstract":"A comprehensive understanding of the relationship between land cover, climate change and disturbance dynamics is needed to inform scenarios of vegetation change on the African continent. Although significant advances have been made, large uncertainties exist in projections of future biodiversity and ecosystem change for the world's largest tropical landmass. To better illustrate the effects of climate–disturbance–ecosystem interactions on continental-scale vegetation change, we apply a novel statistical multivariate envelope approach to subfossil pollen data and climate model outputs (TraCE-21ka). We target paleoenvironmental records across continental Africa, from the African Humid Period (AHP: ca 14 700–5500 yr BP) – an interval of spatially and temporally variable hydroclimatic conditions – until recent times, to improve our understanding of overarching vegetation trends and to compare changes between forest and grassy biomes (savanna and grassland). Our results suggest that although climate variability was the dominant driver of change, forest and grassy biomes responded asymmetrically: 1) the climatic envelope of grassy biomes expanded, or persisted in increasingly diverse climatic conditions, during the second half of the AHP whilst that of forest did not; 2) forest retreat occurred much more slowly during the mid to late Holocene compared to the early AHP forest expansion; and 3) as forest and grassy biomes diverged during the second half of the AHP, their ecological relationship (envelope overlap) fundamentally changed. Based on these asymmetries and associated changes in human land use, we propose and discuss three hypotheses about the influence of anthropogenic disturbance on continental-scale vegetation change.","container-title":"Ecography","DOI":"10.1111/ecog.04990","ISSN":"1600-0587","issue":"8","language":"en","note":"_eprint: https://onlinelibrary.wiley.com/doi/pdf/10.1111/ecog.04990","page":"1118-1142","source":"Wiley Online Library","title":"Asymmetric response of forest and grassy biomes to climate variability across the African Humid Period: influenced by anthropogenic disturbance?","title-short":"Asymmetric response of forest and grassy biomes to climate variability across the African Humid Period","volume":"43","author":[{"family":"Phelps","given":"Leanne N."},{"family":"Chevalier","given":"Manuel"},{"family":"Shanahan","given":"Timothy M."},{"family":"Aleman","given":"Julie C."},{"family":"Courtney-Mustaphi","given":"Colin"},{"family":"Kiahtipes","given":"Christopher Albert"},{"family":"Broennimann","given":"Oliver"},{"family":"Marchant","given":"Rob"},{"family":"Shekeine","given":"John"},{"family":"Quick","given":"Lynne J."},{"family":"Davis","given":"Basil A. S."},{"family":"Guisan","given":"Antoine"},{"family":"Manning","given":"Katie"}],"issued":{"date-parts":[["2020"]]}}}],"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Phelps et al., 2020)</w:t>
            </w:r>
            <w:r>
              <w:rPr>
                <w:rFonts w:ascii="Gill Sans MT" w:hAnsi="Gill Sans MT" w:cs="Calibri"/>
                <w:color w:val="000000"/>
              </w:rPr>
              <w:fldChar w:fldCharType="end"/>
            </w:r>
          </w:p>
        </w:tc>
      </w:tr>
      <w:tr w:rsidR="00B22D25" w:rsidRPr="00B22D25" w14:paraId="29500CEF" w14:textId="77777777" w:rsidTr="006B3FF7">
        <w:trPr>
          <w:trHeight w:val="320"/>
        </w:trPr>
        <w:tc>
          <w:tcPr>
            <w:tcW w:w="2830" w:type="dxa"/>
            <w:shd w:val="clear" w:color="auto" w:fill="auto"/>
            <w:noWrap/>
            <w:hideMark/>
          </w:tcPr>
          <w:p w14:paraId="07E24F22"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SMPDSv1</w:t>
            </w:r>
          </w:p>
        </w:tc>
        <w:tc>
          <w:tcPr>
            <w:tcW w:w="1300" w:type="dxa"/>
            <w:shd w:val="clear" w:color="auto" w:fill="auto"/>
            <w:noWrap/>
            <w:hideMark/>
          </w:tcPr>
          <w:p w14:paraId="100272C4"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6345</w:t>
            </w:r>
          </w:p>
        </w:tc>
        <w:tc>
          <w:tcPr>
            <w:tcW w:w="5504" w:type="dxa"/>
            <w:shd w:val="clear" w:color="auto" w:fill="auto"/>
            <w:noWrap/>
            <w:hideMark/>
          </w:tcPr>
          <w:p w14:paraId="48F99182" w14:textId="4802A80F" w:rsidR="00B22D25" w:rsidRPr="00B22D25" w:rsidRDefault="003A2AD6" w:rsidP="006B3FF7">
            <w:pPr>
              <w:rPr>
                <w:rFonts w:ascii="Gill Sans MT" w:hAnsi="Gill Sans MT" w:cs="Calibri"/>
                <w:color w:val="000000"/>
              </w:rPr>
            </w:pPr>
            <w:r>
              <w:rPr>
                <w:rFonts w:ascii="Gill Sans MT" w:hAnsi="Gill Sans MT" w:cs="Calibri"/>
                <w:color w:val="000000"/>
              </w:rPr>
              <w:fldChar w:fldCharType="begin"/>
            </w:r>
            <w:r>
              <w:rPr>
                <w:rFonts w:ascii="Gill Sans MT" w:hAnsi="Gill Sans MT" w:cs="Calibri"/>
                <w:color w:val="000000"/>
              </w:rPr>
              <w:instrText xml:space="preserve"> ADDIN ZOTERO_ITEM CSL_CITATION {"citationID":"7i8k2cpz","properties":{"formattedCitation":"(Harrison, 2019)","plainCitation":"(Harrison, 2019)","noteIndex":0},"citationItems":[{"id":12,"uris":["http://zotero.org/users/local/BQxy0Kbc/items/N9BA9F88"],"itemData":{"id":12,"type":"article-journal","abstract":"The dataset contains percentage counts for the 247 most important European pollen taxa from individual modern samples from Europe and northern Eurasia, and supporting metadata about each sample. The dataset has been specifically designed for use for quantitative climate reconstructions.","DOI":"10.17864/1947.194","language":"en","note":"publisher: University of Reading\ntype: dataset","source":"researchdata.reading.ac.uk","title":"Modern pollen data for climate reconstructions, version 1 (SMPDS)","URL":"https://researchdata.reading.ac.uk/194/","author":[{"family":"Harrison","given":"Sandy P."}],"accessed":{"date-parts":[["2022",5,26]]},"issued":{"date-parts":[["2019"]]}}}],"schema":"https://github.com/citation-style-language/schema/raw/master/csl-citation.json"} </w:instrText>
            </w:r>
            <w:r>
              <w:rPr>
                <w:rFonts w:ascii="Gill Sans MT" w:hAnsi="Gill Sans MT" w:cs="Calibri"/>
                <w:color w:val="000000"/>
              </w:rPr>
              <w:fldChar w:fldCharType="separate"/>
            </w:r>
            <w:r>
              <w:rPr>
                <w:rFonts w:ascii="Gill Sans MT" w:hAnsi="Gill Sans MT" w:cs="Calibri"/>
                <w:noProof/>
                <w:color w:val="000000"/>
              </w:rPr>
              <w:t>(Harrison, 2019)</w:t>
            </w:r>
            <w:r>
              <w:rPr>
                <w:rFonts w:ascii="Gill Sans MT" w:hAnsi="Gill Sans MT" w:cs="Calibri"/>
                <w:color w:val="000000"/>
              </w:rPr>
              <w:fldChar w:fldCharType="end"/>
            </w:r>
          </w:p>
        </w:tc>
      </w:tr>
      <w:tr w:rsidR="00B22D25" w:rsidRPr="00B22D25" w14:paraId="2F3A91D3" w14:textId="77777777" w:rsidTr="006B3FF7">
        <w:trPr>
          <w:trHeight w:val="320"/>
        </w:trPr>
        <w:tc>
          <w:tcPr>
            <w:tcW w:w="2830" w:type="dxa"/>
            <w:shd w:val="clear" w:color="auto" w:fill="auto"/>
            <w:noWrap/>
            <w:hideMark/>
          </w:tcPr>
          <w:p w14:paraId="7F0CE518"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Southern Hemisphere pollen</w:t>
            </w:r>
          </w:p>
        </w:tc>
        <w:tc>
          <w:tcPr>
            <w:tcW w:w="1300" w:type="dxa"/>
            <w:shd w:val="clear" w:color="auto" w:fill="auto"/>
            <w:noWrap/>
            <w:hideMark/>
          </w:tcPr>
          <w:p w14:paraId="2CBDB35F" w14:textId="77777777" w:rsidR="00B22D25" w:rsidRPr="00B22D25" w:rsidRDefault="00B22D25" w:rsidP="006B3FF7">
            <w:pPr>
              <w:rPr>
                <w:rFonts w:ascii="Gill Sans MT" w:hAnsi="Gill Sans MT" w:cs="Calibri"/>
                <w:color w:val="000000"/>
              </w:rPr>
            </w:pPr>
            <w:r w:rsidRPr="00B22D25">
              <w:rPr>
                <w:rFonts w:ascii="Gill Sans MT" w:hAnsi="Gill Sans MT" w:cs="Calibri"/>
                <w:color w:val="000000"/>
              </w:rPr>
              <w:t>76</w:t>
            </w:r>
          </w:p>
        </w:tc>
        <w:tc>
          <w:tcPr>
            <w:tcW w:w="5504" w:type="dxa"/>
            <w:shd w:val="clear" w:color="auto" w:fill="auto"/>
            <w:noWrap/>
            <w:hideMark/>
          </w:tcPr>
          <w:p w14:paraId="0496FB7D" w14:textId="779B2FBB" w:rsidR="00B22D25" w:rsidRPr="00B22D25" w:rsidRDefault="00DE2BB3" w:rsidP="006B3FF7">
            <w:pPr>
              <w:rPr>
                <w:rFonts w:ascii="Gill Sans MT" w:hAnsi="Gill Sans MT" w:cs="Calibri"/>
                <w:color w:val="000000"/>
              </w:rPr>
            </w:pPr>
            <w:r>
              <w:rPr>
                <w:rFonts w:ascii="Gill Sans MT" w:hAnsi="Gill Sans MT" w:cs="Calibri"/>
                <w:color w:val="000000"/>
              </w:rPr>
              <w:t xml:space="preserve"> </w:t>
            </w:r>
            <w:r w:rsidR="00796AF2">
              <w:rPr>
                <w:rFonts w:ascii="Gill Sans MT" w:hAnsi="Gill Sans MT" w:cs="Calibri"/>
                <w:color w:val="000000"/>
              </w:rPr>
              <w:fldChar w:fldCharType="begin"/>
            </w:r>
            <w:r w:rsidR="000E7801">
              <w:rPr>
                <w:rFonts w:ascii="Gill Sans MT" w:hAnsi="Gill Sans MT" w:cs="Calibri"/>
                <w:color w:val="000000"/>
              </w:rPr>
              <w:instrText xml:space="preserve"> ADDIN ZOTERO_ITEM CSL_CITATION {"citationID":"kMN0P6dr","properties":{"formattedCitation":"(Black, 2006; Dodson, 1978; Dodson and Intoh, 1999; Haberle, 1996, 1993; Hope, 2009; Hope et al., 1999, 1988; Macphail, 1980, 1979, 1975; Macphail and McQueen, 1983; Macphail and Mildenhall, 1980; Norton et al., 1986; Prebble et al., 2010; Shulmeister et al., 2003)","plainCitation":"(Black, 2006; Dodson, 1978; Dodson and Intoh, 1999; Haberle, 1996, 1993; Hope, 2009; Hope et al., 1999, 1988; Macphail, 1980, 1979, 1975; Macphail and McQueen, 1983; Macphail and Mildenhall, 1980; Norton et al., 1986; Prebble et al., 2010; Shulmeister et al., 2003)","noteIndex":0},"citationItems":[{"id":147,"uris":["http://zotero.org/users/local/BQxy0Kbc/items/FYY8VBF4"],"itemData":{"id":147,"type":"thesis","event-place":"New South Wales","genre":"Doctoral dissertation","publisher":"University of New South Wales","publisher-place":"New South Wales","title":"The fire, human and climate nexus in the Sydney Basin, eastern Australia","author":[{"family":"Black","given":"M."}],"issued":{"date-parts":[["2006"]]}}},{"id":129,"uris":["http://zotero.org/users/local/BQxy0Kbc/items/LT4GNHVD"],"itemData":{"id":129,"type":"article-journal","abstract":"A pollen analysis and three radiocarbon dates are reported from Dew Lakes in northern South Island, New Zealand. The results show that a mixed Nothofagus-podocarp forest has existed in the area for the last 10 500 yr B.P. The major change in forest taxa has been a continuing rise in Nothofagus which probably began before 10 500 yr B.P. and peaked at c. 4 800 yr B.P. Podocarpus ferrugineus and Dacrydium cupressinum were present in relatively constant amounts but the Nothofagus rise was accompanied by a decrease in other Podocarpus spp. and shrub taxa. A second major change was a clearance phase and the appearance of Pinus pollen coincident with the arrival of European man. Changes in local taxa show that initially a shallow swamp existed at the site but this became a lake between 8 500 yr B.P. and 100 yr B.P., suggesting a wetter climate since 8 500 yr B.P. than earher. The end of this phase is not clearly represented, because succession in the swamp has led to natural shallowing of the water as evidenced by a return of shallow swamp taxa and shrubs on the peat. The results are discussed in relation to other published pollen diagrams from New Zealand and it is noted that the results fit better with diagrams from the Ruahine Range in southern North Island than with results from South Island sites.","container-title":"New Zealand Journal of Botany","DOI":"10.1080/0028825X.1978.10425144","ISSN":"0028-825X","issue":"3","note":"publisher: Taylor &amp; Francis\n_eprint: https://doi.org/10.1080/0028825X.1978.10425144","page":"371-378","source":"Taylor and Francis+NEJM","title":"A vegetation history from north-east Nelson, New Zealand","volume":"16","author":[{"family":"Dodson","given":"J. R."}],"issued":{"date-parts":[["1978",9,1]]}}},{"id":132,"uris":["http://zotero.org/users/local/BQxy0Kbc/items/VBYCFITT"],"itemData":{"id":132,"type":"article-journal","abstract":"The island of Yap has an established prehistoric record of about 2000yr. This is a little younger than might be expected on the basis of that known for other regions of Micronesia, and on linguistic grounds the Yapese language has some features which are indicative of an old Oceanic language. In this paper we review these issues and present two palaeoecological records. These records suggest that a major period of forest destruction, accompanied by fire, took place about 3300 BP, and subsequently a savanna vegetation developed. The latter was most pronounced about 300 BP, when the human population was probably also at a peak. We suggest that the data is consistent with a pattern of human impact about 1000yr longer than is currently recognised from the archaeological record and that the now extensive savanna is an artefact of human impact on the vegetation and soils of the island.","container-title":"Quaternary International","DOI":"10.1016/S1040-6182(98)00068-8","ISSN":"1040-6182","issue":"1","journalAbbreviation":"Quaternary International","language":"en","page":"17-26","source":"ScienceDirect","title":"Prehistory and palaeoecology of Yap, federated states of Micronesia","volume":"59","author":[{"family":"Dodson","given":"J. R."},{"family":"Intoh","given":"M."}],"issued":{"date-parts":[["1999",7,1]]}}},{"id":138,"uris":["http://zotero.org/users/local/BQxy0Kbc/items/RKZ2YP75"],"itemData":{"id":138,"type":"article-journal","container-title":"The Holocene","DOI":"https://doi.org/10.1177/095968369600600307","issue":"3","page":"333-338","title":"Explanations for palaeoecological changes on the northern plains of Guadalcanal, Solomon Islands: the last 3200 years","volume":"6","author":[{"family":"Haberle","given":"Simon Graeme"}],"issued":{"date-parts":[["1996"]]}}},{"id":133,"uris":["http://zotero.org/users/local/BQxy0Kbc/items/N88YIU8P"],"itemData":{"id":133,"type":"thesis","event-place":"Canberra","genre":"PhD Thesis","publisher":"Australian National University","publisher-place":"Canberra","title":"Late Quaternary environmental history of the Tari Basin, Papua New Guinea","author":[{"family":"Haberle","given":"Simon G."}],"issued":{"date-parts":[["1993"]]}}},{"id":137,"uris":["http://zotero.org/users/local/BQxy0Kbc/items/2MFXBWCW"],"itemData":{"id":137,"type":"article-journal","abstract":"Kosipe, an upland valley at 2000m altitude in the Owen Stanley Ranges of southeastern New Guinea, is known for the discovery of large stone waisted blades dated to 31</w:instrText>
            </w:r>
            <w:r w:rsidR="000E7801">
              <w:rPr>
                <w:rFonts w:ascii="Arial" w:hAnsi="Arial" w:cs="Arial"/>
                <w:color w:val="000000"/>
              </w:rPr>
              <w:instrText> </w:instrText>
            </w:r>
            <w:r w:rsidR="000E7801">
              <w:rPr>
                <w:rFonts w:ascii="Gill Sans MT" w:hAnsi="Gill Sans MT" w:cs="Calibri"/>
                <w:color w:val="000000"/>
              </w:rPr>
              <w:instrText>400cal a BP. The purpose of these tools and the nature of occupation are unknown. The altitude is too high for most food crops today and may have stood close to the treeline during the last glaciation. Three pollen and charcoal diagrams from a large swamp in the Kosipe Valley provide a record of swamp and dryland changes for more than 50</w:instrText>
            </w:r>
            <w:r w:rsidR="000E7801">
              <w:rPr>
                <w:rFonts w:ascii="Arial" w:hAnsi="Arial" w:cs="Arial"/>
                <w:color w:val="000000"/>
              </w:rPr>
              <w:instrText> </w:instrText>
            </w:r>
            <w:r w:rsidR="000E7801">
              <w:rPr>
                <w:rFonts w:ascii="Gill Sans MT" w:hAnsi="Gill Sans MT" w:cs="Calibri"/>
                <w:color w:val="000000"/>
              </w:rPr>
              <w:instrText>000 years. There have been considerable fluctuations in vegetation on the slopes and on the swamp which reflect both environmental change and anthropogenic influences. A gymnosperm-rich forest at the base is replaced by mountain forest dominated by Nothofagus about 42</w:instrText>
            </w:r>
            <w:r w:rsidR="000E7801">
              <w:rPr>
                <w:rFonts w:ascii="Arial" w:hAnsi="Arial" w:cs="Arial"/>
                <w:color w:val="000000"/>
              </w:rPr>
              <w:instrText> </w:instrText>
            </w:r>
            <w:r w:rsidR="000E7801">
              <w:rPr>
                <w:rFonts w:ascii="Gill Sans MT" w:hAnsi="Gill Sans MT" w:cs="Calibri"/>
                <w:color w:val="000000"/>
              </w:rPr>
              <w:instrText>000 years ago. Fire first becomes apparent across the swamp around 40</w:instrText>
            </w:r>
            <w:r w:rsidR="000E7801">
              <w:rPr>
                <w:rFonts w:ascii="Arial" w:hAnsi="Arial" w:cs="Arial"/>
                <w:color w:val="000000"/>
              </w:rPr>
              <w:instrText> </w:instrText>
            </w:r>
            <w:r w:rsidR="000E7801">
              <w:rPr>
                <w:rFonts w:ascii="Gill Sans MT" w:hAnsi="Gill Sans MT" w:cs="Calibri"/>
                <w:color w:val="000000"/>
              </w:rPr>
              <w:instrText>000 years ago but is not common during the time when subalpine herbs reach their best representation. Tree fern-rich grasslands form a mosaic with montane forest in a near-treeline environment. The Pleistocene–Holocene boundary is marked by a decline in Nothofagus and increase in lower montane mixed forest taxa. Charcoal increases before this time and the swamp vegetation becomes more grass-rich. Charcoal is at its maximum through the last 3000 years possibly reflecting climate variability as well as sedentary occupation and agriculture on the swamp margin. Supplementary pollen diagrams from two higher altitude sites support the evidence from the Kosipe Swamp cores. Charcoal, local catchment erosion and increases in disturbance taxa become more widespread in the last 5000 years at these sites, suggesting that local settlement at Kosipe may have lagged behind general landscape use by populations from lower altitudes.","container-title":"Quaternary Science Reviews","DOI":"10.1016/j.quascirev.2009.04.012","ISSN":"0277-3791","issue":"23","journalAbbreviation":"Quaternary Science Reviews","language":"en","page":"2261-2276","source":"ScienceDirect","title":"Environmental change and fire in the Owen Stanley Ranges, Papua New Guinea","volume":"28","author":[{"family":"Hope","given":"Geoffrey"}],"issued":{"date-parts":[["2009",11,1]]}}},{"id":140,"uris":["http://zotero.org/users/local/BQxy0Kbc/items/8MKSGLN3"],"itemData":{"id":140,"type":"article-journal","abstract":"Contemporary mires in the equatorial rainforest of Malesia have envolved from shallow lakes. Often these occupy karstic basins in ultrabasic or volcanic rocks. There is a marked diference in the rate of infilling of the lakes, depending on the degree to which nutrient accession from allochthonous sediments has occurred. Some lakes have infilled slowly with no allochthonous input; these variations in the rate of sedmentation reflect the controls of climatic change and human modification of the catchment. Others have infilled very rapidly, and in these the role of tephra fall is crucial. Thes boost to nutrient levels offorded by periodic tephra fall is reflected in the changes recorded in limnic sediment and terrestrial pollen derived from the surrounding vegetation. An episodic decline in Nothofagus and other pollen reflects the increase in floristic and structural complexity of the rainforest vegetation in the absence of disturbance. Catchment instability, either from tephra fall or landslips. creates opportunities for new generations of tress within a climatic regime which is variable but relatively unchanged through time.","container-title":"Journal of Biogeography","DOI":"10.2307/2845439","ISSN":"0305-0270","issue":"4","note":"publisher: Wiley","page":"603-618","source":"JSTOR","title":"A Comparison of Sedimentation and Environmental Change in New Guinea Shallow Lakes","volume":"15","author":[{"family":"Hope","given":"Geoffrey"},{"family":"Gillieson","given":"David"},{"family":"Head","given":"John"}],"issued":{"date-parts":[["1988"]]}}},{"id":131,"uris":["http://zotero.org/users/local/BQxy0Kbc/items/7H6S9FFE"],"itemData":{"id":131,"type":"chapter","container-title":"The Pacific from 5000 to 2000 BP: Colonisation and transformations","edition":"IRD Edition","event-place":"Paris","page":"387-404","publisher-place":"Paris","title":"Holocene vegetation histories in the Western Pacific: alternative records of human impact","author":[{"family":"Hope","given":"G."},{"family":"O'Dea","given":"D."},{"family":"Southern","given":"W."}],"issued":{"date-parts":[["1999"]]}}},{"id":127,"uris":["http://zotero.org/users/local/BQxy0Kbc/items/MJQU3ZBI"],"itemData":{"id":127,"type":"article-journal","abstract":"Modern and fossil pollen of Beilschmiedia and related species of Lauraceae in New Zealand are described and illustrated. A study of the modern pollen rain within Beilschmiedia tawa stands indicates that this species is a major “blind spot” in the history of New Zealand forests. This calls into question previous identifications of the pollen type in geologic studies.","container-title":"New Zealand Journal of Botany","DOI":"10.1080/0028825X.1980.10425165","ISSN":"0028-825X","issue":"4","note":"publisher: Taylor &amp; Francis\n_eprint: https://doi.org/10.1080/0028825X.1980.10425165","page":"453-457","source":"Taylor and Francis+NEJM","title":"Fossil and modern Beilschmiedia (lauraceae) pollen in New Zealand","volume":"18","author":[{"family":"Macphail","given":"M.K."}],"issued":{"date-parts":[["1980",12,1]]}}},{"id":149,"uris":["http://zotero.org/users/local/BQxy0Kbc/items/23UIY2ER"],"itemData":{"id":149,"type":"article-journal","abstract":"Enclosed basins (glacial and nonglacia) of Tasmania contain the most comprehensive record in Australia of trends in a regional vegetation and climate since the late Pleistocene. Seven pollen sequences, each continuous and extending back at least 10,000 years, are used to reconstruct the history of postglacial vegetation and climate in Southern Tasmania (42°S–43°30</w:instrText>
            </w:r>
            <w:r w:rsidR="000E7801">
              <w:rPr>
                <w:rFonts w:ascii="Arial" w:hAnsi="Arial" w:cs="Arial"/>
                <w:color w:val="000000"/>
              </w:rPr>
              <w:instrText>′</w:instrText>
            </w:r>
            <w:r w:rsidR="000E7801">
              <w:rPr>
                <w:rFonts w:ascii="Gill Sans MT" w:hAnsi="Gill Sans MT" w:cs="Calibri"/>
                <w:color w:val="000000"/>
              </w:rPr>
              <w:instrText>S). Interpretations are supported by a study of the modern pollen rain. Postglacial climates in Tasmania were characterized by a strong west-to-east decrease in precipitation. During the late Pleistocene, climates were markedly colder and drier than at present, and the vegetation was largely devoid of trees. A major rise in temperature between ca. 11,500 and 9500 yr B.P., accompanied by rising effective precipitation, resulted in the expansion of Eucalyptus, then other trees, across Tasmania. This warming trend may have been temporarily reversed during the early postglacial. Dry climates delayed the development of forest in inland eastern Tasmania until after ca. 9500 yr B.P. There is no evidence for a major change in climate since this temperature rise. Two broad phases of development have occurred within the postglacial forests. The first was an early Holocene phase during which Nothofagus cunninghamii cool temperate rain forest developed in western Tasmania and on the slopes of mountains in central and southeastern Tasmania. Eucalyptus sclerophyll forests developed in eastern Tasmania and have remained dominant there since. By ca. 7800 yr B.P. rain-forest communities were established beyond present-day limits. The second phase was a mid to late Holocene phase during which forests and alpine vegetation became more open in structure, leading to the re-expansion of Eucalyptus and shade-intolerant species. During the early to mid Holocene, climates in Southern Tasmania were wetter and (? then) warmer than at present. Maximum and minimum dates for this “optimum” are 8000 and 5000 yr B.P. Since then, climates have become increasingly rigorous, possibly through an increased incidence of inequable “weather types” leading to an increase in the frequency of drought and frost. Structural changes in the postglacial vegetation of Southern Tasmania closely parallel those at equivalent latitudes in New Zealand and Chilean South America, hence are likely to reflect the same primary cause.","container-title":"Quaternary Research","DOI":"10.1016/0033-5894(79)90078-4","ISSN":"0033-5894, 1096-0287","issue":"3","language":"en","note":"publisher: Cambridge University Press","page":"306-341","source":"Cambridge University Press","title":"Vegetation and Climates in Southern Tasmania since the Last Glaciation","volume":"11","author":[{"family":"Macphail","given":"Michael K."}],"issued":{"date-parts":[["1979",5]]}}},{"id":148,"uris":["http://zotero.org/users/local/BQxy0Kbc/items/967S425W"],"itemData":{"id":148,"type":"thesis","genre":"Doctoral dissertation","publisher":"University of Tasmania","title":"The history of the vegetation and climate in southern Tasmania since the late Pleistocene (ca. 13. 000-0 BP)","author":[{"family":"Macphail","given":"M.K."}],"issued":{"date-parts":[["1975"]]}}},{"id":125,"uris":["http://zotero.org/users/local/BQxy0Kbc/items/6QEIKPZW"],"itemData":{"id":125,"type":"article-journal","container-title":"Journal of the Biological Society","issue":"2","page":"37-59","title":"The value of New Zealand pollen and spores as indicators of Cenozoic vegetation and climates","volume":"26","author":[{"family":"Macphail","given":"M. K."},{"family":"McQueen","given":"D. R."}],"issued":{"date-parts":[["1983"]]}}},{"id":142,"uris":["http://zotero.org/users/local/BQxy0Kbc/items/N43ZZQMQ"],"itemData":{"id":142,"type":"article-journal","abstract":"Pollen evidence indicates that the root-parasitic angiosperm Dactylanthus taylori Hook.f. (Balanophoraceae), now scattered throughout North Island forests. may also occur in coastal broadleaf forest in North-West Nelson, South Island, New Zealand.","container-title":"New Zealand Journal of Botany","DOI":"10.1080/0028825X.1980.10427242","ISSN":"0028-825X","issue":"1","note":"publisher: Taylor &amp; Francis\n_eprint: https://doi.org/10.1080/0028825X.1980.10427242","page":"149-152","source":"Taylor and Francis+NEJM","title":"Dactylanthus taylori: in North-West Nelson, New Zealand?","title-short":"Dactylanthus taylori","volume":"18","author":[{"family":"Macphail","given":"M. K."},{"family":"Mildenhall","given":"D. C."}],"issued":{"date-parts":[["1980",3,1]]}}},{"id":123,"uris":["http://zotero.org/users/local/BQxy0Kbc/items/R78BASLC"],"itemData":{"id":123,"type":"article-journal","abstract":"Modern arboreal pollen data from 161 sites throughout New Zealand were collated and then analysed by means of principal components and cluster analyses to identify sites with common assemblages of pollen taxa. These pollen assemblages are directly comparable with the main associations of tree species. Simple correlation coefficients calculated between the modern pollen and climate data from the same sites show some significant relationships, particularly with precipitation. Multiple regression analysis was used to calibrate transfer functions linking the pollen data and three climate variables: mean summer temperature, annual temperature range, and the logarithm of mean annual precipitation. The regressions were verified on independent data, but those for mean summer temperature and annual temperature range failed to verify significantly. The log-precipitation transfer function performs best, with the pollen data explaining 55% of the precipitation variance in calibration, and 46% in verification. The explained variance values are lower than those obtained in eastern North America. However, it appears that with a denser, and more selective set of modern pollen sites, transfer functions could be developed in New Zealand which would make possible quantitative reconstructions of postglacial climates.","container-title":"New Zealand Journal of Botany","DOI":"10.1080/0028825X.1986.10412681","ISSN":"0028-825X","issue":"2","note":"publisher: Taylor &amp; Francis\n_eprint: https://doi.org/10.1080/0028825X.1986.10412681","page":"331-342","source":"Taylor and Francis+NEJM","title":"Quantitative analyses of modern pollen-climate relationships in New Zealand indigenous forests","volume":"24","author":[{"family":"Norton","given":"D. A."},{"family":"McGlone","given":"M. S."},{"family":"Wigley","given":"T. M. L."}],"issued":{"date-parts":[["1986",4,1]]}}},{"id":134,"uris":["http://zotero.org/users/local/BQxy0Kbc/items/AXF8Y4N7"],"itemData":{"id":134,"type":"chapter","container-title":"Altered Ecologies","page":"299-321","publisher":"ANU Press","title":"Holocene lowland vegetation change and human ecology in Manus Province, Papua New Guinea","URL":"https://www.jstor.org/stable/pdf/j.ctt24h8rj.14.pdf","author":[{"family":"Prebble","given":"Matthew"},{"family":"Kennedy","given":"Jean"},{"family":"Southern","given":"Wendy"}],"issued":{"date-parts":[["2010"]]}}},{"id":135,"uris":["http://zotero.org/users/local/BQxy0Kbc/items/JR9I5DTA"],"itemData":{"id":135,"type":"article-journal","abstract":"Ten pollen records from the Cobb Valley and adjacent areas in North</w:instrText>
            </w:r>
            <w:r w:rsidR="000E7801">
              <w:rPr>
                <w:rFonts w:ascii="Cambria Math" w:hAnsi="Cambria Math" w:cs="Cambria Math"/>
                <w:color w:val="000000"/>
              </w:rPr>
              <w:instrText>‐</w:instrText>
            </w:r>
            <w:r w:rsidR="000E7801">
              <w:rPr>
                <w:rFonts w:ascii="Gill Sans MT" w:hAnsi="Gill Sans MT" w:cs="Calibri"/>
                <w:color w:val="000000"/>
              </w:rPr>
              <w:instrText>West Nelson are described. Collectively they provide a vegetation record extending from the Last Glacial Maximum to the present day. During the Last Glacial Maximum the uplands of North</w:instrText>
            </w:r>
            <w:r w:rsidR="000E7801">
              <w:rPr>
                <w:rFonts w:ascii="Cambria Math" w:hAnsi="Cambria Math" w:cs="Cambria Math"/>
                <w:color w:val="000000"/>
              </w:rPr>
              <w:instrText>‐</w:instrText>
            </w:r>
            <w:r w:rsidR="000E7801">
              <w:rPr>
                <w:rFonts w:ascii="Gill Sans MT" w:hAnsi="Gill Sans MT" w:cs="Calibri"/>
                <w:color w:val="000000"/>
              </w:rPr>
              <w:instrText>West Nelson were glaciated. By about 17 000 radiocarbon years BP ice had retreated some distance up the Cobb River valley and a podocarp heath and tussockland vegetation covered non</w:instrText>
            </w:r>
            <w:r w:rsidR="000E7801">
              <w:rPr>
                <w:rFonts w:ascii="Cambria Math" w:hAnsi="Cambria Math" w:cs="Cambria Math"/>
                <w:color w:val="000000"/>
              </w:rPr>
              <w:instrText>‐</w:instrText>
            </w:r>
            <w:r w:rsidR="000E7801">
              <w:rPr>
                <w:rFonts w:ascii="Gill Sans MT" w:hAnsi="Gill Sans MT" w:cs="Calibri"/>
                <w:color w:val="000000"/>
              </w:rPr>
              <w:instrText>glaciated areas. By 14 000 radiocarbon years BP, the valley floor and adjacent lower ridges were occupied by montane podocarp forest dominated by Phyllocladus and Halocarpus. Beech forest expanded into some sites as early as 13 000 yr BP but the modern beech cover was not established until the Holocene. Forest cover has fluctuated in response to disturbance over the Holocene, but the most significant recent change, which is related to clearing for pastoralism in the last two centuries, has had surprisingly little impact on the pollen records.","container-title":"New Zealand Journal of Botany","DOI":"10.1080/0028825X.2003.9512867","ISSN":"0028-825X","issue":"3","note":"publisher: Taylor &amp; Francis\n_eprint: https://doi.org/10.1080/0028825X.2003.9512867","page":"503-533","source":"Taylor and Francis+NEJM","title":"Late Quaternary pollen records from the Lower Cobb Valley and adjacent areas, North</w:instrText>
            </w:r>
            <w:r w:rsidR="000E7801">
              <w:rPr>
                <w:rFonts w:ascii="Cambria Math" w:hAnsi="Cambria Math" w:cs="Cambria Math"/>
                <w:color w:val="000000"/>
              </w:rPr>
              <w:instrText>‐</w:instrText>
            </w:r>
            <w:r w:rsidR="000E7801">
              <w:rPr>
                <w:rFonts w:ascii="Gill Sans MT" w:hAnsi="Gill Sans MT" w:cs="Calibri"/>
                <w:color w:val="000000"/>
              </w:rPr>
              <w:instrText xml:space="preserve">West Nelson, New Zealand","volume":"41","author":[{"family":"Shulmeister","given":"J."},{"family":"McLea","given":"W. L."},{"family":"Singer","given":"C."},{"family":"McKay","given":"R. M."},{"family":"Hosie","given":"C."}],"issued":{"date-parts":[["2003",9,1]]}}}],"schema":"https://github.com/citation-style-language/schema/raw/master/csl-citation.json"} </w:instrText>
            </w:r>
            <w:r w:rsidR="00796AF2">
              <w:rPr>
                <w:rFonts w:ascii="Gill Sans MT" w:hAnsi="Gill Sans MT" w:cs="Calibri"/>
                <w:color w:val="000000"/>
              </w:rPr>
              <w:fldChar w:fldCharType="separate"/>
            </w:r>
            <w:r w:rsidR="000E7801">
              <w:rPr>
                <w:rFonts w:ascii="Gill Sans MT" w:hAnsi="Gill Sans MT" w:cs="Calibri"/>
                <w:noProof/>
                <w:color w:val="000000"/>
              </w:rPr>
              <w:t>(Black, 2006; Dodson, 1978; Dodson and Intoh, 1999; Haberle, 1996, 1993; Hope, 2009; Hope et al., 1999, 1988; Macphail, 1980, 1979, 1975; Macphail and McQueen, 1983; Macphail and Mildenhall, 1980; Norton et al., 1986; Prebble et al., 2010; Shulmeister et al., 2003)</w:t>
            </w:r>
            <w:r w:rsidR="00796AF2">
              <w:rPr>
                <w:rFonts w:ascii="Gill Sans MT" w:hAnsi="Gill Sans MT" w:cs="Calibri"/>
                <w:color w:val="000000"/>
              </w:rPr>
              <w:fldChar w:fldCharType="end"/>
            </w:r>
          </w:p>
        </w:tc>
      </w:tr>
    </w:tbl>
    <w:p w14:paraId="18BAC270" w14:textId="77777777" w:rsidR="00B22D25" w:rsidRPr="00F55F7E" w:rsidRDefault="00B22D25" w:rsidP="00D9195D">
      <w:pPr>
        <w:spacing w:before="240" w:after="240"/>
        <w:jc w:val="both"/>
        <w:rPr>
          <w:rFonts w:ascii="Gill Sans MT" w:hAnsi="Gill Sans MT"/>
        </w:rPr>
      </w:pPr>
    </w:p>
    <w:p w14:paraId="4B00646A" w14:textId="1C6A08DC" w:rsidR="00861992" w:rsidRPr="00F55F7E" w:rsidRDefault="00861992">
      <w:pPr>
        <w:rPr>
          <w:rFonts w:ascii="Gill Sans MT" w:hAnsi="Gill Sans MT"/>
        </w:rPr>
      </w:pPr>
    </w:p>
    <w:sectPr w:rsidR="00861992" w:rsidRPr="00F55F7E" w:rsidSect="00DF7248">
      <w:pgSz w:w="11900" w:h="16840"/>
      <w:pgMar w:top="1440" w:right="1134" w:bottom="1440"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ndy Harrison" w:date="2022-05-21T12:41:00Z" w:initials="SH">
    <w:p w14:paraId="7D97A644" w14:textId="43A7BECE" w:rsidR="004C7CBD" w:rsidRDefault="004C7CBD">
      <w:pPr>
        <w:pStyle w:val="CommentText"/>
      </w:pPr>
      <w:r>
        <w:rPr>
          <w:rStyle w:val="CommentReference"/>
        </w:rPr>
        <w:annotationRef/>
      </w:r>
      <w:r>
        <w:t xml:space="preserve">we don't need to give references to the databases unless we have a table </w:t>
      </w:r>
      <w:r w:rsidR="00484E09">
        <w:t>which lists all these sources. We could construct this table and refer to it in the second paragraph of the contents. In which case we will have to renumber the tables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97A6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35C6C" w16cex:dateUtc="2022-05-21T1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97A644" w16cid:durableId="26335C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ill Sans">
    <w:panose1 w:val="020B0502020104020203"/>
    <w:charset w:val="B1"/>
    <w:family w:val="swiss"/>
    <w:pitch w:val="variable"/>
    <w:sig w:usb0="80000A67" w:usb1="00000000" w:usb2="00000000" w:usb3="00000000" w:csb0="000001F7"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3F496B"/>
    <w:multiLevelType w:val="multilevel"/>
    <w:tmpl w:val="B81C831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63B55049"/>
    <w:multiLevelType w:val="hybridMultilevel"/>
    <w:tmpl w:val="8F24BA06"/>
    <w:lvl w:ilvl="0" w:tplc="E982B91A">
      <w:start w:val="1"/>
      <w:numFmt w:val="bullet"/>
      <w:lvlText w:val="-"/>
      <w:lvlJc w:val="left"/>
      <w:pPr>
        <w:ind w:left="720" w:hanging="360"/>
      </w:pPr>
      <w:rPr>
        <w:rFonts w:ascii="Gill Sans" w:eastAsia="Gill Sans" w:hAnsi="Gill Sans" w:cs="Gill Sans"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7674668">
    <w:abstractNumId w:val="1"/>
  </w:num>
  <w:num w:numId="2" w16cid:durableId="16277396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y Harrison">
    <w15:presenceInfo w15:providerId="AD" w15:userId="S::s.p.harrison@reading.ac.uk::823a47d4-83ef-462e-9998-4859d2e8f3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3BF"/>
    <w:rsid w:val="00030FDB"/>
    <w:rsid w:val="00064686"/>
    <w:rsid w:val="0006732A"/>
    <w:rsid w:val="000B569A"/>
    <w:rsid w:val="000D35FB"/>
    <w:rsid w:val="000E7801"/>
    <w:rsid w:val="000F3514"/>
    <w:rsid w:val="000F61A4"/>
    <w:rsid w:val="00120225"/>
    <w:rsid w:val="001209E2"/>
    <w:rsid w:val="001375B5"/>
    <w:rsid w:val="00182CD9"/>
    <w:rsid w:val="00192A0E"/>
    <w:rsid w:val="001A50BE"/>
    <w:rsid w:val="001C7CEF"/>
    <w:rsid w:val="001F5E49"/>
    <w:rsid w:val="00206B91"/>
    <w:rsid w:val="00213C32"/>
    <w:rsid w:val="00275C5F"/>
    <w:rsid w:val="002B0941"/>
    <w:rsid w:val="002B137E"/>
    <w:rsid w:val="002B2EDB"/>
    <w:rsid w:val="002B6874"/>
    <w:rsid w:val="002C2D19"/>
    <w:rsid w:val="002D0C2C"/>
    <w:rsid w:val="002E5C16"/>
    <w:rsid w:val="002E6137"/>
    <w:rsid w:val="002F3A41"/>
    <w:rsid w:val="00302F70"/>
    <w:rsid w:val="003035CB"/>
    <w:rsid w:val="00310EC3"/>
    <w:rsid w:val="0034214B"/>
    <w:rsid w:val="00343764"/>
    <w:rsid w:val="00354EE3"/>
    <w:rsid w:val="0036387B"/>
    <w:rsid w:val="00390E51"/>
    <w:rsid w:val="003A2AD6"/>
    <w:rsid w:val="003C2CE7"/>
    <w:rsid w:val="003D2D12"/>
    <w:rsid w:val="00412B0E"/>
    <w:rsid w:val="00424BB6"/>
    <w:rsid w:val="00461F98"/>
    <w:rsid w:val="004706C0"/>
    <w:rsid w:val="00473891"/>
    <w:rsid w:val="00484E09"/>
    <w:rsid w:val="00495441"/>
    <w:rsid w:val="004C3511"/>
    <w:rsid w:val="004C488F"/>
    <w:rsid w:val="004C7CBD"/>
    <w:rsid w:val="004D640A"/>
    <w:rsid w:val="004E749A"/>
    <w:rsid w:val="00523A91"/>
    <w:rsid w:val="00524291"/>
    <w:rsid w:val="00533228"/>
    <w:rsid w:val="005A4838"/>
    <w:rsid w:val="005B3580"/>
    <w:rsid w:val="005E58AE"/>
    <w:rsid w:val="0062743D"/>
    <w:rsid w:val="006463C9"/>
    <w:rsid w:val="00665335"/>
    <w:rsid w:val="0066639E"/>
    <w:rsid w:val="00672C83"/>
    <w:rsid w:val="006735AD"/>
    <w:rsid w:val="006B3FF7"/>
    <w:rsid w:val="006D0556"/>
    <w:rsid w:val="006E1C35"/>
    <w:rsid w:val="0071521B"/>
    <w:rsid w:val="00744842"/>
    <w:rsid w:val="007473ED"/>
    <w:rsid w:val="00760588"/>
    <w:rsid w:val="00773FD0"/>
    <w:rsid w:val="00782902"/>
    <w:rsid w:val="00783698"/>
    <w:rsid w:val="007840F1"/>
    <w:rsid w:val="00796AF2"/>
    <w:rsid w:val="007A1AA8"/>
    <w:rsid w:val="007A76E7"/>
    <w:rsid w:val="007B057D"/>
    <w:rsid w:val="007C6F06"/>
    <w:rsid w:val="008020E1"/>
    <w:rsid w:val="00804EBD"/>
    <w:rsid w:val="00814FD2"/>
    <w:rsid w:val="008242B5"/>
    <w:rsid w:val="008317B6"/>
    <w:rsid w:val="00846B4D"/>
    <w:rsid w:val="00861992"/>
    <w:rsid w:val="00871861"/>
    <w:rsid w:val="008941F3"/>
    <w:rsid w:val="00895CF9"/>
    <w:rsid w:val="00896D58"/>
    <w:rsid w:val="008B70EF"/>
    <w:rsid w:val="008C4101"/>
    <w:rsid w:val="008D3A8B"/>
    <w:rsid w:val="008E49A6"/>
    <w:rsid w:val="008F7129"/>
    <w:rsid w:val="00931D50"/>
    <w:rsid w:val="00960EF0"/>
    <w:rsid w:val="00995D1C"/>
    <w:rsid w:val="009C321E"/>
    <w:rsid w:val="009D16B0"/>
    <w:rsid w:val="009F720F"/>
    <w:rsid w:val="00A00AE1"/>
    <w:rsid w:val="00A029D5"/>
    <w:rsid w:val="00A07320"/>
    <w:rsid w:val="00A14078"/>
    <w:rsid w:val="00A202C5"/>
    <w:rsid w:val="00A842A2"/>
    <w:rsid w:val="00A95BBF"/>
    <w:rsid w:val="00AF50BD"/>
    <w:rsid w:val="00B12681"/>
    <w:rsid w:val="00B22D25"/>
    <w:rsid w:val="00B26DAA"/>
    <w:rsid w:val="00BC5A1E"/>
    <w:rsid w:val="00BD3B7B"/>
    <w:rsid w:val="00BF5C2B"/>
    <w:rsid w:val="00C06095"/>
    <w:rsid w:val="00C2180E"/>
    <w:rsid w:val="00C351FE"/>
    <w:rsid w:val="00C37F8F"/>
    <w:rsid w:val="00C52ADD"/>
    <w:rsid w:val="00C744CB"/>
    <w:rsid w:val="00C773BF"/>
    <w:rsid w:val="00C974E3"/>
    <w:rsid w:val="00C97ACE"/>
    <w:rsid w:val="00CB2E38"/>
    <w:rsid w:val="00CD2C17"/>
    <w:rsid w:val="00CD3DA5"/>
    <w:rsid w:val="00CF1BD0"/>
    <w:rsid w:val="00CF5D24"/>
    <w:rsid w:val="00D15257"/>
    <w:rsid w:val="00D32F89"/>
    <w:rsid w:val="00D335AA"/>
    <w:rsid w:val="00D4277A"/>
    <w:rsid w:val="00D654AB"/>
    <w:rsid w:val="00D9195D"/>
    <w:rsid w:val="00D9363C"/>
    <w:rsid w:val="00D95888"/>
    <w:rsid w:val="00D96F6E"/>
    <w:rsid w:val="00DC1F6E"/>
    <w:rsid w:val="00DE2BB3"/>
    <w:rsid w:val="00DF7248"/>
    <w:rsid w:val="00E0529B"/>
    <w:rsid w:val="00E10633"/>
    <w:rsid w:val="00E131E5"/>
    <w:rsid w:val="00E17661"/>
    <w:rsid w:val="00E2517D"/>
    <w:rsid w:val="00E32E55"/>
    <w:rsid w:val="00E60046"/>
    <w:rsid w:val="00E60704"/>
    <w:rsid w:val="00E73F32"/>
    <w:rsid w:val="00E869DB"/>
    <w:rsid w:val="00E90B11"/>
    <w:rsid w:val="00E90F74"/>
    <w:rsid w:val="00EA2A2A"/>
    <w:rsid w:val="00EA73F9"/>
    <w:rsid w:val="00EB106F"/>
    <w:rsid w:val="00EC17FA"/>
    <w:rsid w:val="00EC1BAC"/>
    <w:rsid w:val="00EE24B7"/>
    <w:rsid w:val="00F524CF"/>
    <w:rsid w:val="00F55F7E"/>
    <w:rsid w:val="00F86A42"/>
    <w:rsid w:val="00F86D44"/>
    <w:rsid w:val="00FB0B00"/>
    <w:rsid w:val="00FF6D46"/>
    <w:rsid w:val="00FF743B"/>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CE4190"/>
  <w14:defaultImageDpi w14:val="300"/>
  <w15:docId w15:val="{9CBD86C6-077E-A04B-B99D-FEDD6C51B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F7E"/>
    <w:rPr>
      <w:rFonts w:ascii="Times New Roman" w:eastAsia="Times New Roman" w:hAnsi="Times New Roman" w:cs="Times New Roman"/>
      <w:lang w:val="en-GB"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640A"/>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4D640A"/>
    <w:rPr>
      <w:color w:val="0000FF"/>
      <w:u w:val="single"/>
    </w:rPr>
  </w:style>
  <w:style w:type="character" w:styleId="Strong">
    <w:name w:val="Strong"/>
    <w:basedOn w:val="DefaultParagraphFont"/>
    <w:uiPriority w:val="22"/>
    <w:qFormat/>
    <w:rsid w:val="004D640A"/>
    <w:rPr>
      <w:b/>
      <w:bCs/>
    </w:rPr>
  </w:style>
  <w:style w:type="paragraph" w:styleId="HTMLPreformatted">
    <w:name w:val="HTML Preformatted"/>
    <w:basedOn w:val="Normal"/>
    <w:link w:val="HTMLPreformattedChar"/>
    <w:uiPriority w:val="99"/>
    <w:semiHidden/>
    <w:unhideWhenUsed/>
    <w:rsid w:val="00A20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A202C5"/>
    <w:rPr>
      <w:rFonts w:ascii="Courier" w:hAnsi="Courier" w:cs="Courier"/>
      <w:sz w:val="20"/>
      <w:szCs w:val="20"/>
      <w:lang w:val="en-GB"/>
    </w:rPr>
  </w:style>
  <w:style w:type="paragraph" w:styleId="BalloonText">
    <w:name w:val="Balloon Text"/>
    <w:basedOn w:val="Normal"/>
    <w:link w:val="BalloonTextChar"/>
    <w:uiPriority w:val="99"/>
    <w:semiHidden/>
    <w:unhideWhenUsed/>
    <w:rsid w:val="00760588"/>
    <w:rPr>
      <w:rFonts w:ascii="Tahoma" w:hAnsi="Tahoma" w:cs="Tahoma"/>
      <w:sz w:val="16"/>
      <w:szCs w:val="16"/>
    </w:rPr>
  </w:style>
  <w:style w:type="character" w:customStyle="1" w:styleId="BalloonTextChar">
    <w:name w:val="Balloon Text Char"/>
    <w:basedOn w:val="DefaultParagraphFont"/>
    <w:link w:val="BalloonText"/>
    <w:uiPriority w:val="99"/>
    <w:semiHidden/>
    <w:rsid w:val="00760588"/>
    <w:rPr>
      <w:rFonts w:ascii="Tahoma" w:hAnsi="Tahoma" w:cs="Tahoma"/>
      <w:sz w:val="16"/>
      <w:szCs w:val="16"/>
    </w:rPr>
  </w:style>
  <w:style w:type="paragraph" w:styleId="ListParagraph">
    <w:name w:val="List Paragraph"/>
    <w:basedOn w:val="Normal"/>
    <w:uiPriority w:val="34"/>
    <w:qFormat/>
    <w:rsid w:val="00760588"/>
    <w:pPr>
      <w:ind w:left="720"/>
      <w:contextualSpacing/>
    </w:pPr>
  </w:style>
  <w:style w:type="table" w:styleId="TableGrid">
    <w:name w:val="Table Grid"/>
    <w:basedOn w:val="TableNormal"/>
    <w:uiPriority w:val="59"/>
    <w:rsid w:val="007605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C6F06"/>
    <w:rPr>
      <w:sz w:val="16"/>
      <w:szCs w:val="16"/>
    </w:rPr>
  </w:style>
  <w:style w:type="paragraph" w:styleId="CommentText">
    <w:name w:val="annotation text"/>
    <w:basedOn w:val="Normal"/>
    <w:link w:val="CommentTextChar"/>
    <w:uiPriority w:val="99"/>
    <w:semiHidden/>
    <w:unhideWhenUsed/>
    <w:rsid w:val="007C6F06"/>
    <w:rPr>
      <w:sz w:val="20"/>
      <w:szCs w:val="20"/>
    </w:rPr>
  </w:style>
  <w:style w:type="character" w:customStyle="1" w:styleId="CommentTextChar">
    <w:name w:val="Comment Text Char"/>
    <w:basedOn w:val="DefaultParagraphFont"/>
    <w:link w:val="CommentText"/>
    <w:uiPriority w:val="99"/>
    <w:semiHidden/>
    <w:rsid w:val="007C6F06"/>
    <w:rPr>
      <w:sz w:val="20"/>
      <w:szCs w:val="20"/>
    </w:rPr>
  </w:style>
  <w:style w:type="paragraph" w:styleId="CommentSubject">
    <w:name w:val="annotation subject"/>
    <w:basedOn w:val="CommentText"/>
    <w:next w:val="CommentText"/>
    <w:link w:val="CommentSubjectChar"/>
    <w:uiPriority w:val="99"/>
    <w:semiHidden/>
    <w:unhideWhenUsed/>
    <w:rsid w:val="007C6F06"/>
    <w:rPr>
      <w:b/>
      <w:bCs/>
    </w:rPr>
  </w:style>
  <w:style w:type="character" w:customStyle="1" w:styleId="CommentSubjectChar">
    <w:name w:val="Comment Subject Char"/>
    <w:basedOn w:val="CommentTextChar"/>
    <w:link w:val="CommentSubject"/>
    <w:uiPriority w:val="99"/>
    <w:semiHidden/>
    <w:rsid w:val="007C6F06"/>
    <w:rPr>
      <w:b/>
      <w:bCs/>
      <w:sz w:val="20"/>
      <w:szCs w:val="20"/>
    </w:rPr>
  </w:style>
  <w:style w:type="character" w:styleId="UnresolvedMention">
    <w:name w:val="Unresolved Mention"/>
    <w:basedOn w:val="DefaultParagraphFont"/>
    <w:uiPriority w:val="99"/>
    <w:semiHidden/>
    <w:unhideWhenUsed/>
    <w:rsid w:val="007A76E7"/>
    <w:rPr>
      <w:color w:val="605E5C"/>
      <w:shd w:val="clear" w:color="auto" w:fill="E1DFDD"/>
    </w:rPr>
  </w:style>
  <w:style w:type="character" w:customStyle="1" w:styleId="apple-converted-space">
    <w:name w:val="apple-converted-space"/>
    <w:basedOn w:val="DefaultParagraphFont"/>
    <w:rsid w:val="00F55F7E"/>
  </w:style>
  <w:style w:type="character" w:styleId="FollowedHyperlink">
    <w:name w:val="FollowedHyperlink"/>
    <w:basedOn w:val="DefaultParagraphFont"/>
    <w:uiPriority w:val="99"/>
    <w:semiHidden/>
    <w:unhideWhenUsed/>
    <w:rsid w:val="00C97AC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677">
      <w:bodyDiv w:val="1"/>
      <w:marLeft w:val="0"/>
      <w:marRight w:val="0"/>
      <w:marTop w:val="0"/>
      <w:marBottom w:val="0"/>
      <w:divBdr>
        <w:top w:val="none" w:sz="0" w:space="0" w:color="auto"/>
        <w:left w:val="none" w:sz="0" w:space="0" w:color="auto"/>
        <w:bottom w:val="none" w:sz="0" w:space="0" w:color="auto"/>
        <w:right w:val="none" w:sz="0" w:space="0" w:color="auto"/>
      </w:divBdr>
    </w:div>
    <w:div w:id="38894083">
      <w:bodyDiv w:val="1"/>
      <w:marLeft w:val="0"/>
      <w:marRight w:val="0"/>
      <w:marTop w:val="0"/>
      <w:marBottom w:val="0"/>
      <w:divBdr>
        <w:top w:val="none" w:sz="0" w:space="0" w:color="auto"/>
        <w:left w:val="none" w:sz="0" w:space="0" w:color="auto"/>
        <w:bottom w:val="none" w:sz="0" w:space="0" w:color="auto"/>
        <w:right w:val="none" w:sz="0" w:space="0" w:color="auto"/>
      </w:divBdr>
    </w:div>
    <w:div w:id="40250099">
      <w:bodyDiv w:val="1"/>
      <w:marLeft w:val="0"/>
      <w:marRight w:val="0"/>
      <w:marTop w:val="0"/>
      <w:marBottom w:val="0"/>
      <w:divBdr>
        <w:top w:val="none" w:sz="0" w:space="0" w:color="auto"/>
        <w:left w:val="none" w:sz="0" w:space="0" w:color="auto"/>
        <w:bottom w:val="none" w:sz="0" w:space="0" w:color="auto"/>
        <w:right w:val="none" w:sz="0" w:space="0" w:color="auto"/>
      </w:divBdr>
    </w:div>
    <w:div w:id="62411006">
      <w:bodyDiv w:val="1"/>
      <w:marLeft w:val="0"/>
      <w:marRight w:val="0"/>
      <w:marTop w:val="0"/>
      <w:marBottom w:val="0"/>
      <w:divBdr>
        <w:top w:val="none" w:sz="0" w:space="0" w:color="auto"/>
        <w:left w:val="none" w:sz="0" w:space="0" w:color="auto"/>
        <w:bottom w:val="none" w:sz="0" w:space="0" w:color="auto"/>
        <w:right w:val="none" w:sz="0" w:space="0" w:color="auto"/>
      </w:divBdr>
    </w:div>
    <w:div w:id="105390411">
      <w:bodyDiv w:val="1"/>
      <w:marLeft w:val="0"/>
      <w:marRight w:val="0"/>
      <w:marTop w:val="0"/>
      <w:marBottom w:val="0"/>
      <w:divBdr>
        <w:top w:val="none" w:sz="0" w:space="0" w:color="auto"/>
        <w:left w:val="none" w:sz="0" w:space="0" w:color="auto"/>
        <w:bottom w:val="none" w:sz="0" w:space="0" w:color="auto"/>
        <w:right w:val="none" w:sz="0" w:space="0" w:color="auto"/>
      </w:divBdr>
    </w:div>
    <w:div w:id="153616754">
      <w:bodyDiv w:val="1"/>
      <w:marLeft w:val="0"/>
      <w:marRight w:val="0"/>
      <w:marTop w:val="0"/>
      <w:marBottom w:val="0"/>
      <w:divBdr>
        <w:top w:val="none" w:sz="0" w:space="0" w:color="auto"/>
        <w:left w:val="none" w:sz="0" w:space="0" w:color="auto"/>
        <w:bottom w:val="none" w:sz="0" w:space="0" w:color="auto"/>
        <w:right w:val="none" w:sz="0" w:space="0" w:color="auto"/>
      </w:divBdr>
    </w:div>
    <w:div w:id="160316533">
      <w:bodyDiv w:val="1"/>
      <w:marLeft w:val="0"/>
      <w:marRight w:val="0"/>
      <w:marTop w:val="0"/>
      <w:marBottom w:val="0"/>
      <w:divBdr>
        <w:top w:val="none" w:sz="0" w:space="0" w:color="auto"/>
        <w:left w:val="none" w:sz="0" w:space="0" w:color="auto"/>
        <w:bottom w:val="none" w:sz="0" w:space="0" w:color="auto"/>
        <w:right w:val="none" w:sz="0" w:space="0" w:color="auto"/>
      </w:divBdr>
    </w:div>
    <w:div w:id="191265456">
      <w:bodyDiv w:val="1"/>
      <w:marLeft w:val="0"/>
      <w:marRight w:val="0"/>
      <w:marTop w:val="0"/>
      <w:marBottom w:val="0"/>
      <w:divBdr>
        <w:top w:val="none" w:sz="0" w:space="0" w:color="auto"/>
        <w:left w:val="none" w:sz="0" w:space="0" w:color="auto"/>
        <w:bottom w:val="none" w:sz="0" w:space="0" w:color="auto"/>
        <w:right w:val="none" w:sz="0" w:space="0" w:color="auto"/>
      </w:divBdr>
      <w:divsChild>
        <w:div w:id="142625577">
          <w:marLeft w:val="480"/>
          <w:marRight w:val="0"/>
          <w:marTop w:val="0"/>
          <w:marBottom w:val="0"/>
          <w:divBdr>
            <w:top w:val="none" w:sz="0" w:space="0" w:color="auto"/>
            <w:left w:val="none" w:sz="0" w:space="0" w:color="auto"/>
            <w:bottom w:val="none" w:sz="0" w:space="0" w:color="auto"/>
            <w:right w:val="none" w:sz="0" w:space="0" w:color="auto"/>
          </w:divBdr>
          <w:divsChild>
            <w:div w:id="1612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69514">
      <w:bodyDiv w:val="1"/>
      <w:marLeft w:val="0"/>
      <w:marRight w:val="0"/>
      <w:marTop w:val="0"/>
      <w:marBottom w:val="0"/>
      <w:divBdr>
        <w:top w:val="none" w:sz="0" w:space="0" w:color="auto"/>
        <w:left w:val="none" w:sz="0" w:space="0" w:color="auto"/>
        <w:bottom w:val="none" w:sz="0" w:space="0" w:color="auto"/>
        <w:right w:val="none" w:sz="0" w:space="0" w:color="auto"/>
      </w:divBdr>
    </w:div>
    <w:div w:id="225846076">
      <w:bodyDiv w:val="1"/>
      <w:marLeft w:val="0"/>
      <w:marRight w:val="0"/>
      <w:marTop w:val="0"/>
      <w:marBottom w:val="0"/>
      <w:divBdr>
        <w:top w:val="none" w:sz="0" w:space="0" w:color="auto"/>
        <w:left w:val="none" w:sz="0" w:space="0" w:color="auto"/>
        <w:bottom w:val="none" w:sz="0" w:space="0" w:color="auto"/>
        <w:right w:val="none" w:sz="0" w:space="0" w:color="auto"/>
      </w:divBdr>
    </w:div>
    <w:div w:id="294722020">
      <w:bodyDiv w:val="1"/>
      <w:marLeft w:val="0"/>
      <w:marRight w:val="0"/>
      <w:marTop w:val="0"/>
      <w:marBottom w:val="0"/>
      <w:divBdr>
        <w:top w:val="none" w:sz="0" w:space="0" w:color="auto"/>
        <w:left w:val="none" w:sz="0" w:space="0" w:color="auto"/>
        <w:bottom w:val="none" w:sz="0" w:space="0" w:color="auto"/>
        <w:right w:val="none" w:sz="0" w:space="0" w:color="auto"/>
      </w:divBdr>
    </w:div>
    <w:div w:id="335421714">
      <w:bodyDiv w:val="1"/>
      <w:marLeft w:val="0"/>
      <w:marRight w:val="0"/>
      <w:marTop w:val="0"/>
      <w:marBottom w:val="0"/>
      <w:divBdr>
        <w:top w:val="none" w:sz="0" w:space="0" w:color="auto"/>
        <w:left w:val="none" w:sz="0" w:space="0" w:color="auto"/>
        <w:bottom w:val="none" w:sz="0" w:space="0" w:color="auto"/>
        <w:right w:val="none" w:sz="0" w:space="0" w:color="auto"/>
      </w:divBdr>
    </w:div>
    <w:div w:id="414787221">
      <w:bodyDiv w:val="1"/>
      <w:marLeft w:val="0"/>
      <w:marRight w:val="0"/>
      <w:marTop w:val="0"/>
      <w:marBottom w:val="0"/>
      <w:divBdr>
        <w:top w:val="none" w:sz="0" w:space="0" w:color="auto"/>
        <w:left w:val="none" w:sz="0" w:space="0" w:color="auto"/>
        <w:bottom w:val="none" w:sz="0" w:space="0" w:color="auto"/>
        <w:right w:val="none" w:sz="0" w:space="0" w:color="auto"/>
      </w:divBdr>
    </w:div>
    <w:div w:id="447818204">
      <w:bodyDiv w:val="1"/>
      <w:marLeft w:val="0"/>
      <w:marRight w:val="0"/>
      <w:marTop w:val="0"/>
      <w:marBottom w:val="0"/>
      <w:divBdr>
        <w:top w:val="none" w:sz="0" w:space="0" w:color="auto"/>
        <w:left w:val="none" w:sz="0" w:space="0" w:color="auto"/>
        <w:bottom w:val="none" w:sz="0" w:space="0" w:color="auto"/>
        <w:right w:val="none" w:sz="0" w:space="0" w:color="auto"/>
      </w:divBdr>
    </w:div>
    <w:div w:id="507598562">
      <w:bodyDiv w:val="1"/>
      <w:marLeft w:val="0"/>
      <w:marRight w:val="0"/>
      <w:marTop w:val="0"/>
      <w:marBottom w:val="0"/>
      <w:divBdr>
        <w:top w:val="none" w:sz="0" w:space="0" w:color="auto"/>
        <w:left w:val="none" w:sz="0" w:space="0" w:color="auto"/>
        <w:bottom w:val="none" w:sz="0" w:space="0" w:color="auto"/>
        <w:right w:val="none" w:sz="0" w:space="0" w:color="auto"/>
      </w:divBdr>
    </w:div>
    <w:div w:id="520163079">
      <w:bodyDiv w:val="1"/>
      <w:marLeft w:val="0"/>
      <w:marRight w:val="0"/>
      <w:marTop w:val="0"/>
      <w:marBottom w:val="0"/>
      <w:divBdr>
        <w:top w:val="none" w:sz="0" w:space="0" w:color="auto"/>
        <w:left w:val="none" w:sz="0" w:space="0" w:color="auto"/>
        <w:bottom w:val="none" w:sz="0" w:space="0" w:color="auto"/>
        <w:right w:val="none" w:sz="0" w:space="0" w:color="auto"/>
      </w:divBdr>
    </w:div>
    <w:div w:id="550961693">
      <w:bodyDiv w:val="1"/>
      <w:marLeft w:val="0"/>
      <w:marRight w:val="0"/>
      <w:marTop w:val="0"/>
      <w:marBottom w:val="0"/>
      <w:divBdr>
        <w:top w:val="none" w:sz="0" w:space="0" w:color="auto"/>
        <w:left w:val="none" w:sz="0" w:space="0" w:color="auto"/>
        <w:bottom w:val="none" w:sz="0" w:space="0" w:color="auto"/>
        <w:right w:val="none" w:sz="0" w:space="0" w:color="auto"/>
      </w:divBdr>
    </w:div>
    <w:div w:id="576405659">
      <w:bodyDiv w:val="1"/>
      <w:marLeft w:val="0"/>
      <w:marRight w:val="0"/>
      <w:marTop w:val="0"/>
      <w:marBottom w:val="0"/>
      <w:divBdr>
        <w:top w:val="none" w:sz="0" w:space="0" w:color="auto"/>
        <w:left w:val="none" w:sz="0" w:space="0" w:color="auto"/>
        <w:bottom w:val="none" w:sz="0" w:space="0" w:color="auto"/>
        <w:right w:val="none" w:sz="0" w:space="0" w:color="auto"/>
      </w:divBdr>
    </w:div>
    <w:div w:id="586696194">
      <w:bodyDiv w:val="1"/>
      <w:marLeft w:val="0"/>
      <w:marRight w:val="0"/>
      <w:marTop w:val="0"/>
      <w:marBottom w:val="0"/>
      <w:divBdr>
        <w:top w:val="none" w:sz="0" w:space="0" w:color="auto"/>
        <w:left w:val="none" w:sz="0" w:space="0" w:color="auto"/>
        <w:bottom w:val="none" w:sz="0" w:space="0" w:color="auto"/>
        <w:right w:val="none" w:sz="0" w:space="0" w:color="auto"/>
      </w:divBdr>
    </w:div>
    <w:div w:id="613708457">
      <w:bodyDiv w:val="1"/>
      <w:marLeft w:val="0"/>
      <w:marRight w:val="0"/>
      <w:marTop w:val="0"/>
      <w:marBottom w:val="0"/>
      <w:divBdr>
        <w:top w:val="none" w:sz="0" w:space="0" w:color="auto"/>
        <w:left w:val="none" w:sz="0" w:space="0" w:color="auto"/>
        <w:bottom w:val="none" w:sz="0" w:space="0" w:color="auto"/>
        <w:right w:val="none" w:sz="0" w:space="0" w:color="auto"/>
      </w:divBdr>
    </w:div>
    <w:div w:id="622929557">
      <w:bodyDiv w:val="1"/>
      <w:marLeft w:val="0"/>
      <w:marRight w:val="0"/>
      <w:marTop w:val="0"/>
      <w:marBottom w:val="0"/>
      <w:divBdr>
        <w:top w:val="none" w:sz="0" w:space="0" w:color="auto"/>
        <w:left w:val="none" w:sz="0" w:space="0" w:color="auto"/>
        <w:bottom w:val="none" w:sz="0" w:space="0" w:color="auto"/>
        <w:right w:val="none" w:sz="0" w:space="0" w:color="auto"/>
      </w:divBdr>
    </w:div>
    <w:div w:id="749543932">
      <w:bodyDiv w:val="1"/>
      <w:marLeft w:val="0"/>
      <w:marRight w:val="0"/>
      <w:marTop w:val="0"/>
      <w:marBottom w:val="0"/>
      <w:divBdr>
        <w:top w:val="none" w:sz="0" w:space="0" w:color="auto"/>
        <w:left w:val="none" w:sz="0" w:space="0" w:color="auto"/>
        <w:bottom w:val="none" w:sz="0" w:space="0" w:color="auto"/>
        <w:right w:val="none" w:sz="0" w:space="0" w:color="auto"/>
      </w:divBdr>
    </w:div>
    <w:div w:id="799610440">
      <w:bodyDiv w:val="1"/>
      <w:marLeft w:val="0"/>
      <w:marRight w:val="0"/>
      <w:marTop w:val="0"/>
      <w:marBottom w:val="0"/>
      <w:divBdr>
        <w:top w:val="none" w:sz="0" w:space="0" w:color="auto"/>
        <w:left w:val="none" w:sz="0" w:space="0" w:color="auto"/>
        <w:bottom w:val="none" w:sz="0" w:space="0" w:color="auto"/>
        <w:right w:val="none" w:sz="0" w:space="0" w:color="auto"/>
      </w:divBdr>
      <w:divsChild>
        <w:div w:id="2100636513">
          <w:marLeft w:val="0"/>
          <w:marRight w:val="0"/>
          <w:marTop w:val="0"/>
          <w:marBottom w:val="0"/>
          <w:divBdr>
            <w:top w:val="none" w:sz="0" w:space="0" w:color="auto"/>
            <w:left w:val="none" w:sz="0" w:space="0" w:color="auto"/>
            <w:bottom w:val="none" w:sz="0" w:space="0" w:color="auto"/>
            <w:right w:val="none" w:sz="0" w:space="0" w:color="auto"/>
          </w:divBdr>
          <w:divsChild>
            <w:div w:id="1311713006">
              <w:marLeft w:val="0"/>
              <w:marRight w:val="0"/>
              <w:marTop w:val="0"/>
              <w:marBottom w:val="0"/>
              <w:divBdr>
                <w:top w:val="none" w:sz="0" w:space="0" w:color="auto"/>
                <w:left w:val="none" w:sz="0" w:space="0" w:color="auto"/>
                <w:bottom w:val="none" w:sz="0" w:space="0" w:color="auto"/>
                <w:right w:val="none" w:sz="0" w:space="0" w:color="auto"/>
              </w:divBdr>
              <w:divsChild>
                <w:div w:id="509686506">
                  <w:marLeft w:val="0"/>
                  <w:marRight w:val="0"/>
                  <w:marTop w:val="0"/>
                  <w:marBottom w:val="0"/>
                  <w:divBdr>
                    <w:top w:val="none" w:sz="0" w:space="0" w:color="auto"/>
                    <w:left w:val="none" w:sz="0" w:space="0" w:color="auto"/>
                    <w:bottom w:val="none" w:sz="0" w:space="0" w:color="auto"/>
                    <w:right w:val="none" w:sz="0" w:space="0" w:color="auto"/>
                  </w:divBdr>
                  <w:divsChild>
                    <w:div w:id="49599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398176">
      <w:bodyDiv w:val="1"/>
      <w:marLeft w:val="0"/>
      <w:marRight w:val="0"/>
      <w:marTop w:val="0"/>
      <w:marBottom w:val="0"/>
      <w:divBdr>
        <w:top w:val="none" w:sz="0" w:space="0" w:color="auto"/>
        <w:left w:val="none" w:sz="0" w:space="0" w:color="auto"/>
        <w:bottom w:val="none" w:sz="0" w:space="0" w:color="auto"/>
        <w:right w:val="none" w:sz="0" w:space="0" w:color="auto"/>
      </w:divBdr>
    </w:div>
    <w:div w:id="835799558">
      <w:bodyDiv w:val="1"/>
      <w:marLeft w:val="0"/>
      <w:marRight w:val="0"/>
      <w:marTop w:val="0"/>
      <w:marBottom w:val="0"/>
      <w:divBdr>
        <w:top w:val="none" w:sz="0" w:space="0" w:color="auto"/>
        <w:left w:val="none" w:sz="0" w:space="0" w:color="auto"/>
        <w:bottom w:val="none" w:sz="0" w:space="0" w:color="auto"/>
        <w:right w:val="none" w:sz="0" w:space="0" w:color="auto"/>
      </w:divBdr>
    </w:div>
    <w:div w:id="878711639">
      <w:bodyDiv w:val="1"/>
      <w:marLeft w:val="0"/>
      <w:marRight w:val="0"/>
      <w:marTop w:val="0"/>
      <w:marBottom w:val="0"/>
      <w:divBdr>
        <w:top w:val="none" w:sz="0" w:space="0" w:color="auto"/>
        <w:left w:val="none" w:sz="0" w:space="0" w:color="auto"/>
        <w:bottom w:val="none" w:sz="0" w:space="0" w:color="auto"/>
        <w:right w:val="none" w:sz="0" w:space="0" w:color="auto"/>
      </w:divBdr>
    </w:div>
    <w:div w:id="967858842">
      <w:bodyDiv w:val="1"/>
      <w:marLeft w:val="0"/>
      <w:marRight w:val="0"/>
      <w:marTop w:val="0"/>
      <w:marBottom w:val="0"/>
      <w:divBdr>
        <w:top w:val="none" w:sz="0" w:space="0" w:color="auto"/>
        <w:left w:val="none" w:sz="0" w:space="0" w:color="auto"/>
        <w:bottom w:val="none" w:sz="0" w:space="0" w:color="auto"/>
        <w:right w:val="none" w:sz="0" w:space="0" w:color="auto"/>
      </w:divBdr>
    </w:div>
    <w:div w:id="971836283">
      <w:bodyDiv w:val="1"/>
      <w:marLeft w:val="0"/>
      <w:marRight w:val="0"/>
      <w:marTop w:val="0"/>
      <w:marBottom w:val="0"/>
      <w:divBdr>
        <w:top w:val="none" w:sz="0" w:space="0" w:color="auto"/>
        <w:left w:val="none" w:sz="0" w:space="0" w:color="auto"/>
        <w:bottom w:val="none" w:sz="0" w:space="0" w:color="auto"/>
        <w:right w:val="none" w:sz="0" w:space="0" w:color="auto"/>
      </w:divBdr>
    </w:div>
    <w:div w:id="1025591567">
      <w:bodyDiv w:val="1"/>
      <w:marLeft w:val="0"/>
      <w:marRight w:val="0"/>
      <w:marTop w:val="0"/>
      <w:marBottom w:val="0"/>
      <w:divBdr>
        <w:top w:val="none" w:sz="0" w:space="0" w:color="auto"/>
        <w:left w:val="none" w:sz="0" w:space="0" w:color="auto"/>
        <w:bottom w:val="none" w:sz="0" w:space="0" w:color="auto"/>
        <w:right w:val="none" w:sz="0" w:space="0" w:color="auto"/>
      </w:divBdr>
      <w:divsChild>
        <w:div w:id="27990223">
          <w:marLeft w:val="480"/>
          <w:marRight w:val="0"/>
          <w:marTop w:val="0"/>
          <w:marBottom w:val="0"/>
          <w:divBdr>
            <w:top w:val="none" w:sz="0" w:space="0" w:color="auto"/>
            <w:left w:val="none" w:sz="0" w:space="0" w:color="auto"/>
            <w:bottom w:val="none" w:sz="0" w:space="0" w:color="auto"/>
            <w:right w:val="none" w:sz="0" w:space="0" w:color="auto"/>
          </w:divBdr>
          <w:divsChild>
            <w:div w:id="31726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254450">
      <w:bodyDiv w:val="1"/>
      <w:marLeft w:val="0"/>
      <w:marRight w:val="0"/>
      <w:marTop w:val="0"/>
      <w:marBottom w:val="0"/>
      <w:divBdr>
        <w:top w:val="none" w:sz="0" w:space="0" w:color="auto"/>
        <w:left w:val="none" w:sz="0" w:space="0" w:color="auto"/>
        <w:bottom w:val="none" w:sz="0" w:space="0" w:color="auto"/>
        <w:right w:val="none" w:sz="0" w:space="0" w:color="auto"/>
      </w:divBdr>
    </w:div>
    <w:div w:id="1032002027">
      <w:bodyDiv w:val="1"/>
      <w:marLeft w:val="0"/>
      <w:marRight w:val="0"/>
      <w:marTop w:val="0"/>
      <w:marBottom w:val="0"/>
      <w:divBdr>
        <w:top w:val="none" w:sz="0" w:space="0" w:color="auto"/>
        <w:left w:val="none" w:sz="0" w:space="0" w:color="auto"/>
        <w:bottom w:val="none" w:sz="0" w:space="0" w:color="auto"/>
        <w:right w:val="none" w:sz="0" w:space="0" w:color="auto"/>
      </w:divBdr>
    </w:div>
    <w:div w:id="1034886530">
      <w:bodyDiv w:val="1"/>
      <w:marLeft w:val="0"/>
      <w:marRight w:val="0"/>
      <w:marTop w:val="0"/>
      <w:marBottom w:val="0"/>
      <w:divBdr>
        <w:top w:val="none" w:sz="0" w:space="0" w:color="auto"/>
        <w:left w:val="none" w:sz="0" w:space="0" w:color="auto"/>
        <w:bottom w:val="none" w:sz="0" w:space="0" w:color="auto"/>
        <w:right w:val="none" w:sz="0" w:space="0" w:color="auto"/>
      </w:divBdr>
    </w:div>
    <w:div w:id="1070423984">
      <w:bodyDiv w:val="1"/>
      <w:marLeft w:val="0"/>
      <w:marRight w:val="0"/>
      <w:marTop w:val="0"/>
      <w:marBottom w:val="0"/>
      <w:divBdr>
        <w:top w:val="none" w:sz="0" w:space="0" w:color="auto"/>
        <w:left w:val="none" w:sz="0" w:space="0" w:color="auto"/>
        <w:bottom w:val="none" w:sz="0" w:space="0" w:color="auto"/>
        <w:right w:val="none" w:sz="0" w:space="0" w:color="auto"/>
      </w:divBdr>
    </w:div>
    <w:div w:id="1122384490">
      <w:bodyDiv w:val="1"/>
      <w:marLeft w:val="0"/>
      <w:marRight w:val="0"/>
      <w:marTop w:val="0"/>
      <w:marBottom w:val="0"/>
      <w:divBdr>
        <w:top w:val="none" w:sz="0" w:space="0" w:color="auto"/>
        <w:left w:val="none" w:sz="0" w:space="0" w:color="auto"/>
        <w:bottom w:val="none" w:sz="0" w:space="0" w:color="auto"/>
        <w:right w:val="none" w:sz="0" w:space="0" w:color="auto"/>
      </w:divBdr>
    </w:div>
    <w:div w:id="1137531675">
      <w:bodyDiv w:val="1"/>
      <w:marLeft w:val="0"/>
      <w:marRight w:val="0"/>
      <w:marTop w:val="0"/>
      <w:marBottom w:val="0"/>
      <w:divBdr>
        <w:top w:val="none" w:sz="0" w:space="0" w:color="auto"/>
        <w:left w:val="none" w:sz="0" w:space="0" w:color="auto"/>
        <w:bottom w:val="none" w:sz="0" w:space="0" w:color="auto"/>
        <w:right w:val="none" w:sz="0" w:space="0" w:color="auto"/>
      </w:divBdr>
    </w:div>
    <w:div w:id="1175920508">
      <w:bodyDiv w:val="1"/>
      <w:marLeft w:val="0"/>
      <w:marRight w:val="0"/>
      <w:marTop w:val="0"/>
      <w:marBottom w:val="0"/>
      <w:divBdr>
        <w:top w:val="none" w:sz="0" w:space="0" w:color="auto"/>
        <w:left w:val="none" w:sz="0" w:space="0" w:color="auto"/>
        <w:bottom w:val="none" w:sz="0" w:space="0" w:color="auto"/>
        <w:right w:val="none" w:sz="0" w:space="0" w:color="auto"/>
      </w:divBdr>
    </w:div>
    <w:div w:id="1188446955">
      <w:bodyDiv w:val="1"/>
      <w:marLeft w:val="0"/>
      <w:marRight w:val="0"/>
      <w:marTop w:val="0"/>
      <w:marBottom w:val="0"/>
      <w:divBdr>
        <w:top w:val="none" w:sz="0" w:space="0" w:color="auto"/>
        <w:left w:val="none" w:sz="0" w:space="0" w:color="auto"/>
        <w:bottom w:val="none" w:sz="0" w:space="0" w:color="auto"/>
        <w:right w:val="none" w:sz="0" w:space="0" w:color="auto"/>
      </w:divBdr>
      <w:divsChild>
        <w:div w:id="1211309754">
          <w:marLeft w:val="480"/>
          <w:marRight w:val="0"/>
          <w:marTop w:val="0"/>
          <w:marBottom w:val="0"/>
          <w:divBdr>
            <w:top w:val="none" w:sz="0" w:space="0" w:color="auto"/>
            <w:left w:val="none" w:sz="0" w:space="0" w:color="auto"/>
            <w:bottom w:val="none" w:sz="0" w:space="0" w:color="auto"/>
            <w:right w:val="none" w:sz="0" w:space="0" w:color="auto"/>
          </w:divBdr>
          <w:divsChild>
            <w:div w:id="71508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790723">
      <w:bodyDiv w:val="1"/>
      <w:marLeft w:val="0"/>
      <w:marRight w:val="0"/>
      <w:marTop w:val="0"/>
      <w:marBottom w:val="0"/>
      <w:divBdr>
        <w:top w:val="none" w:sz="0" w:space="0" w:color="auto"/>
        <w:left w:val="none" w:sz="0" w:space="0" w:color="auto"/>
        <w:bottom w:val="none" w:sz="0" w:space="0" w:color="auto"/>
        <w:right w:val="none" w:sz="0" w:space="0" w:color="auto"/>
      </w:divBdr>
      <w:divsChild>
        <w:div w:id="535044143">
          <w:marLeft w:val="480"/>
          <w:marRight w:val="0"/>
          <w:marTop w:val="0"/>
          <w:marBottom w:val="0"/>
          <w:divBdr>
            <w:top w:val="none" w:sz="0" w:space="0" w:color="auto"/>
            <w:left w:val="none" w:sz="0" w:space="0" w:color="auto"/>
            <w:bottom w:val="none" w:sz="0" w:space="0" w:color="auto"/>
            <w:right w:val="none" w:sz="0" w:space="0" w:color="auto"/>
          </w:divBdr>
          <w:divsChild>
            <w:div w:id="96300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010454">
      <w:bodyDiv w:val="1"/>
      <w:marLeft w:val="0"/>
      <w:marRight w:val="0"/>
      <w:marTop w:val="0"/>
      <w:marBottom w:val="0"/>
      <w:divBdr>
        <w:top w:val="none" w:sz="0" w:space="0" w:color="auto"/>
        <w:left w:val="none" w:sz="0" w:space="0" w:color="auto"/>
        <w:bottom w:val="none" w:sz="0" w:space="0" w:color="auto"/>
        <w:right w:val="none" w:sz="0" w:space="0" w:color="auto"/>
      </w:divBdr>
    </w:div>
    <w:div w:id="1248077259">
      <w:bodyDiv w:val="1"/>
      <w:marLeft w:val="0"/>
      <w:marRight w:val="0"/>
      <w:marTop w:val="0"/>
      <w:marBottom w:val="0"/>
      <w:divBdr>
        <w:top w:val="none" w:sz="0" w:space="0" w:color="auto"/>
        <w:left w:val="none" w:sz="0" w:space="0" w:color="auto"/>
        <w:bottom w:val="none" w:sz="0" w:space="0" w:color="auto"/>
        <w:right w:val="none" w:sz="0" w:space="0" w:color="auto"/>
      </w:divBdr>
    </w:div>
    <w:div w:id="1250233134">
      <w:bodyDiv w:val="1"/>
      <w:marLeft w:val="0"/>
      <w:marRight w:val="0"/>
      <w:marTop w:val="0"/>
      <w:marBottom w:val="0"/>
      <w:divBdr>
        <w:top w:val="none" w:sz="0" w:space="0" w:color="auto"/>
        <w:left w:val="none" w:sz="0" w:space="0" w:color="auto"/>
        <w:bottom w:val="none" w:sz="0" w:space="0" w:color="auto"/>
        <w:right w:val="none" w:sz="0" w:space="0" w:color="auto"/>
      </w:divBdr>
    </w:div>
    <w:div w:id="1259413610">
      <w:bodyDiv w:val="1"/>
      <w:marLeft w:val="0"/>
      <w:marRight w:val="0"/>
      <w:marTop w:val="0"/>
      <w:marBottom w:val="0"/>
      <w:divBdr>
        <w:top w:val="none" w:sz="0" w:space="0" w:color="auto"/>
        <w:left w:val="none" w:sz="0" w:space="0" w:color="auto"/>
        <w:bottom w:val="none" w:sz="0" w:space="0" w:color="auto"/>
        <w:right w:val="none" w:sz="0" w:space="0" w:color="auto"/>
      </w:divBdr>
    </w:div>
    <w:div w:id="1297565888">
      <w:bodyDiv w:val="1"/>
      <w:marLeft w:val="0"/>
      <w:marRight w:val="0"/>
      <w:marTop w:val="0"/>
      <w:marBottom w:val="0"/>
      <w:divBdr>
        <w:top w:val="none" w:sz="0" w:space="0" w:color="auto"/>
        <w:left w:val="none" w:sz="0" w:space="0" w:color="auto"/>
        <w:bottom w:val="none" w:sz="0" w:space="0" w:color="auto"/>
        <w:right w:val="none" w:sz="0" w:space="0" w:color="auto"/>
      </w:divBdr>
    </w:div>
    <w:div w:id="1315066744">
      <w:bodyDiv w:val="1"/>
      <w:marLeft w:val="0"/>
      <w:marRight w:val="0"/>
      <w:marTop w:val="0"/>
      <w:marBottom w:val="0"/>
      <w:divBdr>
        <w:top w:val="none" w:sz="0" w:space="0" w:color="auto"/>
        <w:left w:val="none" w:sz="0" w:space="0" w:color="auto"/>
        <w:bottom w:val="none" w:sz="0" w:space="0" w:color="auto"/>
        <w:right w:val="none" w:sz="0" w:space="0" w:color="auto"/>
      </w:divBdr>
    </w:div>
    <w:div w:id="1340810309">
      <w:bodyDiv w:val="1"/>
      <w:marLeft w:val="0"/>
      <w:marRight w:val="0"/>
      <w:marTop w:val="0"/>
      <w:marBottom w:val="0"/>
      <w:divBdr>
        <w:top w:val="none" w:sz="0" w:space="0" w:color="auto"/>
        <w:left w:val="none" w:sz="0" w:space="0" w:color="auto"/>
        <w:bottom w:val="none" w:sz="0" w:space="0" w:color="auto"/>
        <w:right w:val="none" w:sz="0" w:space="0" w:color="auto"/>
      </w:divBdr>
    </w:div>
    <w:div w:id="1366294978">
      <w:bodyDiv w:val="1"/>
      <w:marLeft w:val="0"/>
      <w:marRight w:val="0"/>
      <w:marTop w:val="0"/>
      <w:marBottom w:val="0"/>
      <w:divBdr>
        <w:top w:val="none" w:sz="0" w:space="0" w:color="auto"/>
        <w:left w:val="none" w:sz="0" w:space="0" w:color="auto"/>
        <w:bottom w:val="none" w:sz="0" w:space="0" w:color="auto"/>
        <w:right w:val="none" w:sz="0" w:space="0" w:color="auto"/>
      </w:divBdr>
    </w:div>
    <w:div w:id="1400981851">
      <w:bodyDiv w:val="1"/>
      <w:marLeft w:val="0"/>
      <w:marRight w:val="0"/>
      <w:marTop w:val="0"/>
      <w:marBottom w:val="0"/>
      <w:divBdr>
        <w:top w:val="none" w:sz="0" w:space="0" w:color="auto"/>
        <w:left w:val="none" w:sz="0" w:space="0" w:color="auto"/>
        <w:bottom w:val="none" w:sz="0" w:space="0" w:color="auto"/>
        <w:right w:val="none" w:sz="0" w:space="0" w:color="auto"/>
      </w:divBdr>
    </w:div>
    <w:div w:id="1410272245">
      <w:bodyDiv w:val="1"/>
      <w:marLeft w:val="0"/>
      <w:marRight w:val="0"/>
      <w:marTop w:val="0"/>
      <w:marBottom w:val="0"/>
      <w:divBdr>
        <w:top w:val="none" w:sz="0" w:space="0" w:color="auto"/>
        <w:left w:val="none" w:sz="0" w:space="0" w:color="auto"/>
        <w:bottom w:val="none" w:sz="0" w:space="0" w:color="auto"/>
        <w:right w:val="none" w:sz="0" w:space="0" w:color="auto"/>
      </w:divBdr>
    </w:div>
    <w:div w:id="1497528331">
      <w:bodyDiv w:val="1"/>
      <w:marLeft w:val="0"/>
      <w:marRight w:val="0"/>
      <w:marTop w:val="0"/>
      <w:marBottom w:val="0"/>
      <w:divBdr>
        <w:top w:val="none" w:sz="0" w:space="0" w:color="auto"/>
        <w:left w:val="none" w:sz="0" w:space="0" w:color="auto"/>
        <w:bottom w:val="none" w:sz="0" w:space="0" w:color="auto"/>
        <w:right w:val="none" w:sz="0" w:space="0" w:color="auto"/>
      </w:divBdr>
    </w:div>
    <w:div w:id="1512064362">
      <w:bodyDiv w:val="1"/>
      <w:marLeft w:val="0"/>
      <w:marRight w:val="0"/>
      <w:marTop w:val="0"/>
      <w:marBottom w:val="0"/>
      <w:divBdr>
        <w:top w:val="none" w:sz="0" w:space="0" w:color="auto"/>
        <w:left w:val="none" w:sz="0" w:space="0" w:color="auto"/>
        <w:bottom w:val="none" w:sz="0" w:space="0" w:color="auto"/>
        <w:right w:val="none" w:sz="0" w:space="0" w:color="auto"/>
      </w:divBdr>
    </w:div>
    <w:div w:id="1607882160">
      <w:bodyDiv w:val="1"/>
      <w:marLeft w:val="0"/>
      <w:marRight w:val="0"/>
      <w:marTop w:val="0"/>
      <w:marBottom w:val="0"/>
      <w:divBdr>
        <w:top w:val="none" w:sz="0" w:space="0" w:color="auto"/>
        <w:left w:val="none" w:sz="0" w:space="0" w:color="auto"/>
        <w:bottom w:val="none" w:sz="0" w:space="0" w:color="auto"/>
        <w:right w:val="none" w:sz="0" w:space="0" w:color="auto"/>
      </w:divBdr>
    </w:div>
    <w:div w:id="1619799088">
      <w:bodyDiv w:val="1"/>
      <w:marLeft w:val="0"/>
      <w:marRight w:val="0"/>
      <w:marTop w:val="0"/>
      <w:marBottom w:val="0"/>
      <w:divBdr>
        <w:top w:val="none" w:sz="0" w:space="0" w:color="auto"/>
        <w:left w:val="none" w:sz="0" w:space="0" w:color="auto"/>
        <w:bottom w:val="none" w:sz="0" w:space="0" w:color="auto"/>
        <w:right w:val="none" w:sz="0" w:space="0" w:color="auto"/>
      </w:divBdr>
    </w:div>
    <w:div w:id="1659654326">
      <w:bodyDiv w:val="1"/>
      <w:marLeft w:val="0"/>
      <w:marRight w:val="0"/>
      <w:marTop w:val="0"/>
      <w:marBottom w:val="0"/>
      <w:divBdr>
        <w:top w:val="none" w:sz="0" w:space="0" w:color="auto"/>
        <w:left w:val="none" w:sz="0" w:space="0" w:color="auto"/>
        <w:bottom w:val="none" w:sz="0" w:space="0" w:color="auto"/>
        <w:right w:val="none" w:sz="0" w:space="0" w:color="auto"/>
      </w:divBdr>
    </w:div>
    <w:div w:id="1680037698">
      <w:bodyDiv w:val="1"/>
      <w:marLeft w:val="0"/>
      <w:marRight w:val="0"/>
      <w:marTop w:val="0"/>
      <w:marBottom w:val="0"/>
      <w:divBdr>
        <w:top w:val="none" w:sz="0" w:space="0" w:color="auto"/>
        <w:left w:val="none" w:sz="0" w:space="0" w:color="auto"/>
        <w:bottom w:val="none" w:sz="0" w:space="0" w:color="auto"/>
        <w:right w:val="none" w:sz="0" w:space="0" w:color="auto"/>
      </w:divBdr>
    </w:div>
    <w:div w:id="1688486679">
      <w:bodyDiv w:val="1"/>
      <w:marLeft w:val="0"/>
      <w:marRight w:val="0"/>
      <w:marTop w:val="0"/>
      <w:marBottom w:val="0"/>
      <w:divBdr>
        <w:top w:val="none" w:sz="0" w:space="0" w:color="auto"/>
        <w:left w:val="none" w:sz="0" w:space="0" w:color="auto"/>
        <w:bottom w:val="none" w:sz="0" w:space="0" w:color="auto"/>
        <w:right w:val="none" w:sz="0" w:space="0" w:color="auto"/>
      </w:divBdr>
      <w:divsChild>
        <w:div w:id="843587352">
          <w:marLeft w:val="480"/>
          <w:marRight w:val="0"/>
          <w:marTop w:val="0"/>
          <w:marBottom w:val="0"/>
          <w:divBdr>
            <w:top w:val="none" w:sz="0" w:space="0" w:color="auto"/>
            <w:left w:val="none" w:sz="0" w:space="0" w:color="auto"/>
            <w:bottom w:val="none" w:sz="0" w:space="0" w:color="auto"/>
            <w:right w:val="none" w:sz="0" w:space="0" w:color="auto"/>
          </w:divBdr>
          <w:divsChild>
            <w:div w:id="1712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972377">
      <w:bodyDiv w:val="1"/>
      <w:marLeft w:val="0"/>
      <w:marRight w:val="0"/>
      <w:marTop w:val="0"/>
      <w:marBottom w:val="0"/>
      <w:divBdr>
        <w:top w:val="none" w:sz="0" w:space="0" w:color="auto"/>
        <w:left w:val="none" w:sz="0" w:space="0" w:color="auto"/>
        <w:bottom w:val="none" w:sz="0" w:space="0" w:color="auto"/>
        <w:right w:val="none" w:sz="0" w:space="0" w:color="auto"/>
      </w:divBdr>
      <w:divsChild>
        <w:div w:id="612706603">
          <w:marLeft w:val="480"/>
          <w:marRight w:val="0"/>
          <w:marTop w:val="0"/>
          <w:marBottom w:val="0"/>
          <w:divBdr>
            <w:top w:val="none" w:sz="0" w:space="0" w:color="auto"/>
            <w:left w:val="none" w:sz="0" w:space="0" w:color="auto"/>
            <w:bottom w:val="none" w:sz="0" w:space="0" w:color="auto"/>
            <w:right w:val="none" w:sz="0" w:space="0" w:color="auto"/>
          </w:divBdr>
          <w:divsChild>
            <w:div w:id="52841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15770">
      <w:bodyDiv w:val="1"/>
      <w:marLeft w:val="0"/>
      <w:marRight w:val="0"/>
      <w:marTop w:val="0"/>
      <w:marBottom w:val="0"/>
      <w:divBdr>
        <w:top w:val="none" w:sz="0" w:space="0" w:color="auto"/>
        <w:left w:val="none" w:sz="0" w:space="0" w:color="auto"/>
        <w:bottom w:val="none" w:sz="0" w:space="0" w:color="auto"/>
        <w:right w:val="none" w:sz="0" w:space="0" w:color="auto"/>
      </w:divBdr>
    </w:div>
    <w:div w:id="1773820131">
      <w:bodyDiv w:val="1"/>
      <w:marLeft w:val="0"/>
      <w:marRight w:val="0"/>
      <w:marTop w:val="0"/>
      <w:marBottom w:val="0"/>
      <w:divBdr>
        <w:top w:val="none" w:sz="0" w:space="0" w:color="auto"/>
        <w:left w:val="none" w:sz="0" w:space="0" w:color="auto"/>
        <w:bottom w:val="none" w:sz="0" w:space="0" w:color="auto"/>
        <w:right w:val="none" w:sz="0" w:space="0" w:color="auto"/>
      </w:divBdr>
    </w:div>
    <w:div w:id="1809124659">
      <w:bodyDiv w:val="1"/>
      <w:marLeft w:val="0"/>
      <w:marRight w:val="0"/>
      <w:marTop w:val="0"/>
      <w:marBottom w:val="0"/>
      <w:divBdr>
        <w:top w:val="none" w:sz="0" w:space="0" w:color="auto"/>
        <w:left w:val="none" w:sz="0" w:space="0" w:color="auto"/>
        <w:bottom w:val="none" w:sz="0" w:space="0" w:color="auto"/>
        <w:right w:val="none" w:sz="0" w:space="0" w:color="auto"/>
      </w:divBdr>
    </w:div>
    <w:div w:id="1848127799">
      <w:bodyDiv w:val="1"/>
      <w:marLeft w:val="0"/>
      <w:marRight w:val="0"/>
      <w:marTop w:val="0"/>
      <w:marBottom w:val="0"/>
      <w:divBdr>
        <w:top w:val="none" w:sz="0" w:space="0" w:color="auto"/>
        <w:left w:val="none" w:sz="0" w:space="0" w:color="auto"/>
        <w:bottom w:val="none" w:sz="0" w:space="0" w:color="auto"/>
        <w:right w:val="none" w:sz="0" w:space="0" w:color="auto"/>
      </w:divBdr>
    </w:div>
    <w:div w:id="1848323420">
      <w:bodyDiv w:val="1"/>
      <w:marLeft w:val="0"/>
      <w:marRight w:val="0"/>
      <w:marTop w:val="0"/>
      <w:marBottom w:val="0"/>
      <w:divBdr>
        <w:top w:val="none" w:sz="0" w:space="0" w:color="auto"/>
        <w:left w:val="none" w:sz="0" w:space="0" w:color="auto"/>
        <w:bottom w:val="none" w:sz="0" w:space="0" w:color="auto"/>
        <w:right w:val="none" w:sz="0" w:space="0" w:color="auto"/>
      </w:divBdr>
    </w:div>
    <w:div w:id="1900356148">
      <w:bodyDiv w:val="1"/>
      <w:marLeft w:val="0"/>
      <w:marRight w:val="0"/>
      <w:marTop w:val="0"/>
      <w:marBottom w:val="0"/>
      <w:divBdr>
        <w:top w:val="none" w:sz="0" w:space="0" w:color="auto"/>
        <w:left w:val="none" w:sz="0" w:space="0" w:color="auto"/>
        <w:bottom w:val="none" w:sz="0" w:space="0" w:color="auto"/>
        <w:right w:val="none" w:sz="0" w:space="0" w:color="auto"/>
      </w:divBdr>
    </w:div>
    <w:div w:id="2004778624">
      <w:bodyDiv w:val="1"/>
      <w:marLeft w:val="0"/>
      <w:marRight w:val="0"/>
      <w:marTop w:val="0"/>
      <w:marBottom w:val="0"/>
      <w:divBdr>
        <w:top w:val="none" w:sz="0" w:space="0" w:color="auto"/>
        <w:left w:val="none" w:sz="0" w:space="0" w:color="auto"/>
        <w:bottom w:val="none" w:sz="0" w:space="0" w:color="auto"/>
        <w:right w:val="none" w:sz="0" w:space="0" w:color="auto"/>
      </w:divBdr>
      <w:divsChild>
        <w:div w:id="376659574">
          <w:marLeft w:val="480"/>
          <w:marRight w:val="0"/>
          <w:marTop w:val="0"/>
          <w:marBottom w:val="0"/>
          <w:divBdr>
            <w:top w:val="none" w:sz="0" w:space="0" w:color="auto"/>
            <w:left w:val="none" w:sz="0" w:space="0" w:color="auto"/>
            <w:bottom w:val="none" w:sz="0" w:space="0" w:color="auto"/>
            <w:right w:val="none" w:sz="0" w:space="0" w:color="auto"/>
          </w:divBdr>
          <w:divsChild>
            <w:div w:id="204690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931887">
      <w:bodyDiv w:val="1"/>
      <w:marLeft w:val="0"/>
      <w:marRight w:val="0"/>
      <w:marTop w:val="0"/>
      <w:marBottom w:val="0"/>
      <w:divBdr>
        <w:top w:val="none" w:sz="0" w:space="0" w:color="auto"/>
        <w:left w:val="none" w:sz="0" w:space="0" w:color="auto"/>
        <w:bottom w:val="none" w:sz="0" w:space="0" w:color="auto"/>
        <w:right w:val="none" w:sz="0" w:space="0" w:color="auto"/>
      </w:divBdr>
    </w:div>
    <w:div w:id="21288847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ecial-uor/smpds" TargetMode="External"/><Relationship Id="rId13" Type="http://schemas.openxmlformats.org/officeDocument/2006/relationships/hyperlink" Target="https://doi.org/10.5194/essd-12-2423-2020" TargetMode="External"/><Relationship Id="rId18" Type="http://schemas.openxmlformats.org/officeDocument/2006/relationships/hyperlink" Target="https://doi.org/10.17864/1947.309"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038/s41467-019-09866-8" TargetMode="External"/><Relationship Id="rId7" Type="http://schemas.openxmlformats.org/officeDocument/2006/relationships/hyperlink" Target="https://www.itis.gov/" TargetMode="External"/><Relationship Id="rId12" Type="http://schemas.microsoft.com/office/2018/08/relationships/commentsExtensible" Target="commentsExtensible.xml"/><Relationship Id="rId17" Type="http://schemas.openxmlformats.org/officeDocument/2006/relationships/hyperlink" Target="https://doi.org/10.17864/1947.194" TargetMode="External"/><Relationship Id="rId25"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6084/m9.figshare.11980500" TargetMode="External"/><Relationship Id="rId20" Type="http://schemas.openxmlformats.org/officeDocument/2006/relationships/hyperlink" Target="https://doi.org/10.7717/peerj.5457" TargetMode="External"/><Relationship Id="rId1" Type="http://schemas.openxmlformats.org/officeDocument/2006/relationships/numbering" Target="numbering.xml"/><Relationship Id="rId6" Type="http://schemas.openxmlformats.org/officeDocument/2006/relationships/hyperlink" Target="http://www.plantsoftheworldonline.org/" TargetMode="External"/><Relationship Id="rId11" Type="http://schemas.microsoft.com/office/2016/09/relationships/commentsIds" Target="commentsIds.xml"/><Relationship Id="rId24" Type="http://schemas.openxmlformats.org/officeDocument/2006/relationships/hyperlink" Target="https://doi.org/10.1017/qua.2017.105" TargetMode="External"/><Relationship Id="rId5" Type="http://schemas.openxmlformats.org/officeDocument/2006/relationships/hyperlink" Target="https://creativecommons.org/licenses/by/4.0/" TargetMode="External"/><Relationship Id="rId15" Type="http://schemas.openxmlformats.org/officeDocument/2006/relationships/hyperlink" Target="https://doi.org/10.17521/cjpe.2021.0024" TargetMode="External"/><Relationship Id="rId23" Type="http://schemas.openxmlformats.org/officeDocument/2006/relationships/hyperlink" Target="https://doi.org/10.1016/j.revpalbo.2006.09.004"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doi.org/10.17864/1947.000369"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doi.org/10.1007/BF00190697" TargetMode="External"/><Relationship Id="rId22" Type="http://schemas.openxmlformats.org/officeDocument/2006/relationships/hyperlink" Target="https://doi.org/10.1111/ecog.04990"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8</Pages>
  <Words>17312</Words>
  <Characters>98681</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Reading</Company>
  <LinksUpToDate>false</LinksUpToDate>
  <CharactersWithSpaces>115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harrison Harrison</dc:creator>
  <cp:keywords/>
  <dc:description/>
  <cp:lastModifiedBy>Roberto Villegas-Diaz</cp:lastModifiedBy>
  <cp:revision>9</cp:revision>
  <cp:lastPrinted>2018-02-07T09:36:00Z</cp:lastPrinted>
  <dcterms:created xsi:type="dcterms:W3CDTF">2022-05-21T11:06:00Z</dcterms:created>
  <dcterms:modified xsi:type="dcterms:W3CDTF">2022-05-26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44O6SoHi"/&gt;&lt;style id="http://www.zotero.org/styles/elsevier-harvard" hasBibliography="1" bibliographyStyleHasBeenSet="0"/&gt;&lt;prefs&gt;&lt;pref name="fieldType" value="Field"/&gt;&lt;/prefs&gt;&lt;/data&gt;</vt:lpwstr>
  </property>
</Properties>
</file>